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A4DEE" w:rsidRPr="00CE450E" w:rsidRDefault="001A4DEE" w:rsidP="001E66E1">
      <w:pPr>
        <w:pStyle w:val="NormalWeb"/>
        <w:rPr>
          <w:color w:val="000000"/>
        </w:rPr>
      </w:pPr>
      <w:bookmarkStart w:id="0" w:name="_GoBack"/>
      <w:bookmarkEnd w:id="0"/>
    </w:p>
    <w:p w:rsidR="00CE450E" w:rsidRPr="00CE450E" w:rsidRDefault="00CE450E" w:rsidP="00CE450E">
      <w:pPr>
        <w:pStyle w:val="NormalWeb"/>
        <w:rPr>
          <w:color w:val="000000"/>
        </w:rPr>
      </w:pPr>
      <w:r w:rsidRPr="00CE450E">
        <w:rPr>
          <w:rFonts w:ascii="Arial" w:hAnsi="Arial" w:cs="Arial"/>
          <w:b/>
          <w:bCs/>
          <w:color w:val="000000"/>
          <w:u w:val="single"/>
        </w:rPr>
        <w:t>TITLE:</w:t>
      </w:r>
      <w:r w:rsidR="005D6C3B">
        <w:rPr>
          <w:rFonts w:ascii="Arial" w:hAnsi="Arial" w:cs="Arial"/>
          <w:b/>
          <w:bCs/>
          <w:color w:val="000000"/>
          <w:u w:val="single"/>
        </w:rPr>
        <w:t xml:space="preserve"> Immunotherapy for Glioblastoma</w:t>
      </w:r>
    </w:p>
    <w:p w:rsidR="00CE450E" w:rsidRPr="00CE450E" w:rsidRDefault="00CE450E" w:rsidP="00CE450E">
      <w:pPr>
        <w:pStyle w:val="NormalWeb"/>
        <w:rPr>
          <w:color w:val="000000"/>
        </w:rPr>
      </w:pPr>
      <w:r w:rsidRPr="00CE450E">
        <w:rPr>
          <w:color w:val="000000"/>
        </w:rPr>
        <w:t> </w:t>
      </w:r>
    </w:p>
    <w:p w:rsidR="00CE450E" w:rsidRDefault="00CE450E" w:rsidP="00CE450E">
      <w:pPr>
        <w:pStyle w:val="NormalWeb"/>
        <w:rPr>
          <w:rFonts w:ascii="Arial" w:hAnsi="Arial" w:cs="Arial"/>
          <w:b/>
          <w:bCs/>
          <w:color w:val="000000"/>
          <w:u w:val="single"/>
        </w:rPr>
      </w:pPr>
      <w:r w:rsidRPr="00CE450E">
        <w:rPr>
          <w:rFonts w:ascii="Arial" w:hAnsi="Arial" w:cs="Arial"/>
          <w:b/>
          <w:bCs/>
          <w:color w:val="000000"/>
          <w:u w:val="single"/>
        </w:rPr>
        <w:t>FACULTY MENTOR NAME, EMAIL PHONE NUMBER</w:t>
      </w:r>
      <w:r w:rsidR="005D6C3B">
        <w:rPr>
          <w:rFonts w:ascii="Arial" w:hAnsi="Arial" w:cs="Arial"/>
          <w:b/>
          <w:bCs/>
          <w:color w:val="000000"/>
          <w:u w:val="single"/>
        </w:rPr>
        <w:t>: Maryam Rahman, MD</w:t>
      </w:r>
    </w:p>
    <w:p w:rsidR="005D6C3B" w:rsidRPr="00CE450E" w:rsidRDefault="00511B65" w:rsidP="00CE450E">
      <w:pPr>
        <w:pStyle w:val="NormalWeb"/>
        <w:rPr>
          <w:color w:val="000000"/>
        </w:rPr>
      </w:pPr>
      <w:hyperlink r:id="rId5" w:history="1">
        <w:r w:rsidR="005D6C3B" w:rsidRPr="00530355">
          <w:rPr>
            <w:rStyle w:val="Hyperlink"/>
            <w:rFonts w:ascii="Arial" w:hAnsi="Arial" w:cs="Arial"/>
            <w:b/>
            <w:bCs/>
          </w:rPr>
          <w:t>mrahman@ufl.edu</w:t>
        </w:r>
      </w:hyperlink>
      <w:r w:rsidR="005D6C3B">
        <w:rPr>
          <w:rFonts w:ascii="Arial" w:hAnsi="Arial" w:cs="Arial"/>
          <w:b/>
          <w:bCs/>
          <w:color w:val="000000"/>
          <w:u w:val="single"/>
        </w:rPr>
        <w:t>, 352 273 9000</w:t>
      </w:r>
    </w:p>
    <w:p w:rsidR="00CE450E" w:rsidRPr="00CE450E" w:rsidRDefault="00CE450E" w:rsidP="00CE450E">
      <w:pPr>
        <w:pStyle w:val="NormalWeb"/>
        <w:rPr>
          <w:color w:val="000000"/>
        </w:rPr>
      </w:pPr>
      <w:r w:rsidRPr="00CE450E">
        <w:rPr>
          <w:color w:val="000000"/>
        </w:rPr>
        <w:t> </w:t>
      </w:r>
    </w:p>
    <w:p w:rsidR="00CE450E" w:rsidRPr="00CE450E" w:rsidRDefault="00CE450E" w:rsidP="00CE450E">
      <w:pPr>
        <w:pStyle w:val="NormalWeb"/>
        <w:rPr>
          <w:color w:val="000000"/>
        </w:rPr>
      </w:pPr>
      <w:r w:rsidRPr="00CE450E">
        <w:rPr>
          <w:rFonts w:ascii="Arial" w:hAnsi="Arial" w:cs="Arial"/>
          <w:b/>
          <w:bCs/>
          <w:color w:val="000000"/>
          <w:u w:val="single"/>
        </w:rPr>
        <w:t>FACULTY MENTOR DEPARTMENT</w:t>
      </w:r>
      <w:r w:rsidR="005D6C3B">
        <w:rPr>
          <w:rFonts w:ascii="Arial" w:hAnsi="Arial" w:cs="Arial"/>
          <w:b/>
          <w:bCs/>
          <w:color w:val="000000"/>
          <w:u w:val="single"/>
        </w:rPr>
        <w:t>: Neurosurgery</w:t>
      </w:r>
    </w:p>
    <w:p w:rsidR="00CE450E" w:rsidRPr="00CE450E" w:rsidRDefault="00CE450E" w:rsidP="00CE450E">
      <w:pPr>
        <w:pStyle w:val="NormalWeb"/>
        <w:rPr>
          <w:color w:val="000000"/>
        </w:rPr>
      </w:pPr>
      <w:r w:rsidRPr="00CE450E">
        <w:rPr>
          <w:color w:val="000000"/>
        </w:rPr>
        <w:t> </w:t>
      </w:r>
    </w:p>
    <w:p w:rsidR="005D6C3B" w:rsidRDefault="00CE450E" w:rsidP="005D6C3B">
      <w:pPr>
        <w:rPr>
          <w:rFonts w:ascii="Arial" w:hAnsi="Arial" w:cs="Arial"/>
          <w:sz w:val="22"/>
          <w:szCs w:val="22"/>
          <w:u w:val="single"/>
        </w:rPr>
      </w:pPr>
      <w:r w:rsidRPr="00CE450E">
        <w:rPr>
          <w:rFonts w:ascii="Arial" w:hAnsi="Arial" w:cs="Arial"/>
          <w:b/>
          <w:bCs/>
          <w:color w:val="000000"/>
          <w:u w:val="single"/>
        </w:rPr>
        <w:t>RESEARCH PROJECT DESCRIPTION</w:t>
      </w:r>
      <w:r w:rsidRPr="00CE450E">
        <w:rPr>
          <w:rFonts w:ascii="Arial" w:hAnsi="Arial" w:cs="Arial"/>
          <w:color w:val="000000"/>
        </w:rPr>
        <w:t>   (</w:t>
      </w:r>
      <w:r w:rsidR="005D6C3B" w:rsidRPr="00177A88">
        <w:rPr>
          <w:rFonts w:ascii="Arial" w:hAnsi="Arial" w:cs="Arial"/>
          <w:sz w:val="22"/>
          <w:szCs w:val="22"/>
        </w:rPr>
        <w:t xml:space="preserve">Glioblastoma </w:t>
      </w:r>
      <w:proofErr w:type="spellStart"/>
      <w:r w:rsidR="005D6C3B" w:rsidRPr="00177A88">
        <w:rPr>
          <w:rFonts w:ascii="Arial" w:hAnsi="Arial" w:cs="Arial"/>
          <w:sz w:val="22"/>
          <w:szCs w:val="22"/>
        </w:rPr>
        <w:t>multiforme</w:t>
      </w:r>
      <w:proofErr w:type="spellEnd"/>
      <w:r w:rsidR="005D6C3B" w:rsidRPr="00177A88">
        <w:rPr>
          <w:rFonts w:ascii="Arial" w:hAnsi="Arial" w:cs="Arial"/>
          <w:sz w:val="22"/>
          <w:szCs w:val="22"/>
        </w:rPr>
        <w:t xml:space="preserve"> (GBM) is</w:t>
      </w:r>
      <w:r w:rsidR="005D6C3B">
        <w:rPr>
          <w:rFonts w:ascii="Arial" w:hAnsi="Arial" w:cs="Arial"/>
          <w:sz w:val="22"/>
          <w:szCs w:val="22"/>
        </w:rPr>
        <w:t xml:space="preserve"> the most common primary brain tumor in adults and leads to over 13,000 cancer deaths in the U.S. annually</w:t>
      </w:r>
      <w:r w:rsidR="005D6C3B">
        <w:rPr>
          <w:rFonts w:ascii="Arial" w:hAnsi="Arial" w:cs="Arial"/>
          <w:sz w:val="22"/>
          <w:szCs w:val="22"/>
        </w:rPr>
        <w:fldChar w:fldCharType="begin"/>
      </w:r>
      <w:r w:rsidR="005D6C3B">
        <w:rPr>
          <w:rFonts w:ascii="Arial" w:hAnsi="Arial" w:cs="Arial"/>
          <w:sz w:val="22"/>
          <w:szCs w:val="22"/>
        </w:rPr>
        <w:instrText xml:space="preserve"> ADDIN EN.CITE &lt;EndNote&gt;&lt;Cite&gt;&lt;Author&gt;Schwartzbaum&lt;/Author&gt;&lt;Year&gt;2006&lt;/Year&gt;&lt;RecNum&gt;1636&lt;/RecNum&gt;&lt;DisplayText&gt;&lt;style face="superscript"&gt;1&lt;/style&gt;&lt;/DisplayText&gt;&lt;record&gt;&lt;rec-number&gt;1636&lt;/rec-number&gt;&lt;foreign-keys&gt;&lt;key app="EN" db-id="erd2zfd2jprxs9ete965rxe92fsvddp5rdsw" timestamp="1444055833"&gt;1636&lt;/key&gt;&lt;/foreign-keys&gt;&lt;ref-type name="Journal Article"&gt;17&lt;/ref-type&gt;&lt;contributors&gt;&lt;authors&gt;&lt;author&gt;Schwartzbaum, J. A.&lt;/author&gt;&lt;author&gt;Fisher, J. L.&lt;/author&gt;&lt;author&gt;Aldape, K. D.&lt;/author&gt;&lt;author&gt;Wrensch, M.&lt;/author&gt;&lt;/authors&gt;&lt;/contributors&gt;&lt;auth-address&gt;Ohio State University, Columbus, OH 432-10, USA. jschwartzbaum@sph.osu.edu&lt;/auth-address&gt;&lt;titles&gt;&lt;title&gt;Epidemiology and molecular pathology of glioma&lt;/title&gt;&lt;secondary-title&gt;Nat Clin Pract Neurol&lt;/secondary-title&gt;&lt;alt-title&gt;Nature clinical practice. Neurology&lt;/alt-title&gt;&lt;/titles&gt;&lt;periodical&gt;&lt;full-title&gt;Nat Clin Pract Neurol&lt;/full-title&gt;&lt;abbr-1&gt;Nature clinical practice. Neurology&lt;/abbr-1&gt;&lt;/periodical&gt;&lt;alt-periodical&gt;&lt;full-title&gt;Nat Clin Pract Neurol&lt;/full-title&gt;&lt;abbr-1&gt;Nature clinical practice. Neurology&lt;/abbr-1&gt;&lt;/alt-periodical&gt;&lt;pages&gt;494-503; quiz 1 p following 516&lt;/pages&gt;&lt;volume&gt;2&lt;/volume&gt;&lt;number&gt;9&lt;/number&gt;&lt;edition&gt;2006/08/26&lt;/edition&gt;&lt;keywords&gt;&lt;keyword&gt;Brain Neoplasms/*epidemiology/*genetics/pathology&lt;/keyword&gt;&lt;keyword&gt;Genetic Linkage/genetics&lt;/keyword&gt;&lt;keyword&gt;Germ-Line Mutation/genetics&lt;/keyword&gt;&lt;keyword&gt;Glioma/*epidemiology/*genetics/pathology&lt;/keyword&gt;&lt;keyword&gt;Humans&lt;/keyword&gt;&lt;keyword&gt;Polymorphism, Genetic/genetics&lt;/keyword&gt;&lt;keyword&gt;Risk Factors&lt;/keyword&gt;&lt;/keywords&gt;&lt;dates&gt;&lt;year&gt;2006&lt;/year&gt;&lt;pub-dates&gt;&lt;date&gt;Sep&lt;/date&gt;&lt;/pub-dates&gt;&lt;/dates&gt;&lt;isbn&gt;1745-834X (Print)&amp;#xD;1745-834x&lt;/isbn&gt;&lt;accession-num&gt;16932614&lt;/accession-num&gt;&lt;urls&gt;&lt;related-urls&gt;&lt;url&gt;http://www.nature.com/nrneurol/journal/v2/n9/pdf/ncpneuro0289.pdf&lt;/url&gt;&lt;/related-urls&gt;&lt;/urls&gt;&lt;electronic-resource-num&gt;10.1038/ncpneuro0289&lt;/electronic-resource-num&gt;&lt;remote-database-provider&gt;NLM&lt;/remote-database-provider&gt;&lt;language&gt;eng&lt;/language&gt;&lt;/record&gt;&lt;/Cite&gt;&lt;/EndNote&gt;</w:instrText>
      </w:r>
      <w:r w:rsidR="005D6C3B">
        <w:rPr>
          <w:rFonts w:ascii="Arial" w:hAnsi="Arial" w:cs="Arial"/>
          <w:sz w:val="22"/>
          <w:szCs w:val="22"/>
        </w:rPr>
        <w:fldChar w:fldCharType="separate"/>
      </w:r>
      <w:r w:rsidR="005D6C3B" w:rsidRPr="000D5804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>
        <w:rPr>
          <w:rFonts w:ascii="Arial" w:hAnsi="Arial" w:cs="Arial"/>
          <w:sz w:val="22"/>
          <w:szCs w:val="22"/>
        </w:rPr>
        <w:t>. GBM is</w:t>
      </w:r>
      <w:r w:rsidR="005D6C3B" w:rsidRPr="00177A88">
        <w:rPr>
          <w:rFonts w:ascii="Arial" w:hAnsi="Arial" w:cs="Arial"/>
          <w:sz w:val="22"/>
          <w:szCs w:val="22"/>
        </w:rPr>
        <w:t xml:space="preserve"> characterized by treatment resistance, leading to dismal patient outcomes despite </w:t>
      </w:r>
      <w:r w:rsidR="005D6C3B">
        <w:rPr>
          <w:rFonts w:ascii="Arial" w:hAnsi="Arial" w:cs="Arial"/>
          <w:sz w:val="22"/>
          <w:szCs w:val="22"/>
        </w:rPr>
        <w:t>aggressive therapeutic measures</w: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TdHVwcDwvQXV0aG9yPjxZZWFyPjIwMDU8L1llYXI+PFJl
Y051bT44OTg8L1JlY051bT48RGlzcGxheVRleHQ+PHN0eWxlIGZhY2U9InN1cGVyc2NyaXB0Ij4y
PC9zdHlsZT48L0Rpc3BsYXlUZXh0PjxyZWNvcmQ+PHJlYy1udW1iZXI+ODk4PC9yZWMtbnVtYmVy
Pjxmb3JlaWduLWtleXM+PGtleSBhcHA9IkVOIiBkYi1pZD0iZXJkMnpmZDJqcHJ4czlldGU5NjVy
eGU5MmZzdmRkcDVyZHN3IiB0aW1lc3RhbXA9IjAiPjg5ODwva2V5PjwvZm9yZWlnbi1rZXlzPjxy
ZWYtdHlwZSBuYW1lPSJKb3VybmFsIEFydGljbGUiPjE3PC9yZWYtdHlwZT48Y29udHJpYnV0b3Jz
PjxhdXRob3JzPjxhdXRob3I+U3R1cHAsIFIuPC9hdXRob3I+PGF1dGhvcj5NYXNvbiwgVy4gUC48
L2F1dGhvcj48YXV0aG9yPnZhbiBkZW4gQmVudCwgTS4gSi48L2F1dGhvcj48YXV0aG9yPldlbGxl
ciwgTS48L2F1dGhvcj48YXV0aG9yPkZpc2hlciwgQi48L2F1dGhvcj48YXV0aG9yPlRhcGhvb3Ju
LCBNLiBKLjwvYXV0aG9yPjxhdXRob3I+QmVsYW5nZXIsIEsuPC9hdXRob3I+PGF1dGhvcj5CcmFu
ZGVzLCBBLiBBLjwvYXV0aG9yPjxhdXRob3I+TWFyb3NpLCBDLjwvYXV0aG9yPjxhdXRob3I+Qm9n
ZGFobiwgVS48L2F1dGhvcj48YXV0aG9yPkN1cnNjaG1hbm4sIEouPC9hdXRob3I+PGF1dGhvcj5K
YW56ZXIsIFIuIEMuPC9hdXRob3I+PGF1dGhvcj5MdWR3aW4sIFMuIEsuPC9hdXRob3I+PGF1dGhv
cj5Hb3JsaWEsIFQuPC9hdXRob3I+PGF1dGhvcj5BbGxnZWllciwgQS48L2F1dGhvcj48YXV0aG9y
PkxhY29tYmUsIEQuPC9hdXRob3I+PGF1dGhvcj5DYWlybmNyb3NzLCBKLiBHLjwvYXV0aG9yPjxh
dXRob3I+RWlzZW5oYXVlciwgRS48L2F1dGhvcj48YXV0aG9yPk1pcmltYW5vZmYsIFIuIE8uPC9h
dXRob3I+PC9hdXRob3JzPjwvY29udHJpYnV0b3JzPjxhdXRoLWFkZHJlc3M+TXVsdGlkaXNjaXBs
aW5hcnkgT25jb2xvZ3kgQ2VudGVyLCBDZW50cmUgSG9zcGl0YWxpZXIgVW5pdmVyc2l0YWlyZSBW
YXVkb2lzLCBMYXVzYW5uZSwgU3dpdHplcmxhbmQuIHJvZ2VyLnN0dXBwQGNodXYuaG9zcHZkLmNo
PC9hdXRoLWFkZHJlc3M+PHRpdGxlcz48dGl0bGU+UmFkaW90aGVyYXB5IHBsdXMgY29uY29taXRh
bnQgYW5kIGFkanV2YW50IHRlbW96b2xvbWlkZSBmb3IgZ2xpb2JsYXN0b21hPC90aXRsZT48c2Vj
b25kYXJ5LXRpdGxlPk4gRW5nbCBKIE1lZDwvc2Vjb25kYXJ5LXRpdGxlPjwvdGl0bGVzPjxwZXJp
b2RpY2FsPjxmdWxsLXRpdGxlPk4gRW5nbCBKIE1lZDwvZnVsbC10aXRsZT48L3BlcmlvZGljYWw+
PHBhZ2VzPjk4Ny05NjwvcGFnZXM+PHZvbHVtZT4zNTI8L3ZvbHVtZT48bnVtYmVyPjEwPC9udW1i
ZXI+PGVkaXRpb24+MjAwNS8wMy8xMTwvZWRpdGlvbj48a2V5d29yZHM+PGtleXdvcmQ+QWRyZW5h
bCBDb3J0ZXggSG9ybW9uZXMvdGhlcmFwZXV0aWMgdXNlPC9rZXl3b3JkPjxrZXl3b3JkPkFkdWx0
PC9rZXl3b3JkPjxrZXl3b3JkPkFnZWQ8L2tleXdvcmQ+PGtleXdvcmQ+QW50aW5lb3BsYXN0aWMg
QWdlbnRzLCBBbGt5bGF0aW5nL2FkdmVyc2UgZWZmZWN0cy8gdGhlcmFwZXV0aWMgdXNlPC9rZXl3
b3JkPjxrZXl3b3JkPkJyYWluIE5lb3BsYXNtcy8gZHJ1ZyB0aGVyYXB5L21vcnRhbGl0eS8gcmFk
aW90aGVyYXB5PC9rZXl3b3JkPjxrZXl3b3JkPkNoZW1vdGhlcmFweSwgQWRqdXZhbnQ8L2tleXdv
cmQ+PGtleXdvcmQ+RGFjYXJiYXppbmUvYWR2ZXJzZSBlZmZlY3RzLyBhbmFsb2dzICZhbXA7IGRl
cml2YXRpdmVzLyB0aGVyYXBldXRpYyB1c2U8L2tleXdvcmQ+PGtleXdvcmQ+RGlzZWFzZSBQcm9n
cmVzc2lvbjwva2V5d29yZD48a2V5d29yZD5GZW1hbGU8L2tleXdvcmQ+PGtleXdvcmQ+R2xpb2Js
YXN0b21hLyBkcnVnIHRoZXJhcHkvbW9ydGFsaXR5LyByYWRpb3RoZXJhcHk8L2tleXdvcmQ+PGtl
eXdvcmQ+SHVtYW5zPC9rZXl3b3JkPjxrZXl3b3JkPk1hbGU8L2tleXdvcmQ+PGtleXdvcmQ+TWlk
ZGxlIEFnZWQ8L2tleXdvcmQ+PGtleXdvcmQ+UHJvcG9ydGlvbmFsIEhhemFyZHMgTW9kZWxzPC9r
ZXl3b3JkPjxrZXl3b3JkPlJhZGlvdGhlcmFweSwgQ29tcHV0ZXItQXNzaXN0ZWQvYWR2ZXJzZSBl
ZmZlY3RzPC9rZXl3b3JkPjxrZXl3b3JkPlN1cnZpdmFsIEFuYWx5c2lzPC9rZXl3b3JkPjwva2V5
d29yZHM+PGRhdGVzPjx5ZWFyPjIwMDU8L3llYXI+PHB1Yi1kYXRlcz48ZGF0ZT5NYXIgMTA8L2Rh
dGU+PC9wdWItZGF0ZXM+PC9kYXRlcz48aXNibj4xNTMzLTQ0MDYgKEVsZWN0cm9uaWMpPC9pc2Ju
PjxhY2Nlc3Npb24tbnVtPjE1NzU4MDA5PC9hY2Nlc3Npb24tbnVtPjx1cmxzPjwvdXJscz48ZWxl
Y3Ryb25pYy1yZXNvdXJjZS1udW0+MzUyLzEwLzk4NyBbcGlpXSYjeEQ7MTAuMTA1Ni9ORUpNb2Ew
NDMzMzAgW2RvaV08L2VsZWN0cm9uaWMtcmVzb3VyY2UtbnVtPjxyZW1vdGUtZGF0YWJhc2UtcHJv
dmlkZXI+TmxtPC9yZW1vdGUtZGF0YWJhc2UtcHJvdmlkZXI+PGxhbmd1YWdlPmVuZzwvbGFuZ3Vh
Z2U+PC9yZWNvcmQ+PC9DaXRlPjwvRW5kTm90ZT4A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 </w:instrTex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TdHVwcDwvQXV0aG9yPjxZZWFyPjIwMDU8L1llYXI+PFJl
Y051bT44OTg8L1JlY051bT48RGlzcGxheVRleHQ+PHN0eWxlIGZhY2U9InN1cGVyc2NyaXB0Ij4y
PC9zdHlsZT48L0Rpc3BsYXlUZXh0PjxyZWNvcmQ+PHJlYy1udW1iZXI+ODk4PC9yZWMtbnVtYmVy
Pjxmb3JlaWduLWtleXM+PGtleSBhcHA9IkVOIiBkYi1pZD0iZXJkMnpmZDJqcHJ4czlldGU5NjVy
eGU5MmZzdmRkcDVyZHN3IiB0aW1lc3RhbXA9IjAiPjg5ODwva2V5PjwvZm9yZWlnbi1rZXlzPjxy
ZWYtdHlwZSBuYW1lPSJKb3VybmFsIEFydGljbGUiPjE3PC9yZWYtdHlwZT48Y29udHJpYnV0b3Jz
PjxhdXRob3JzPjxhdXRob3I+U3R1cHAsIFIuPC9hdXRob3I+PGF1dGhvcj5NYXNvbiwgVy4gUC48
L2F1dGhvcj48YXV0aG9yPnZhbiBkZW4gQmVudCwgTS4gSi48L2F1dGhvcj48YXV0aG9yPldlbGxl
ciwgTS48L2F1dGhvcj48YXV0aG9yPkZpc2hlciwgQi48L2F1dGhvcj48YXV0aG9yPlRhcGhvb3Ju
LCBNLiBKLjwvYXV0aG9yPjxhdXRob3I+QmVsYW5nZXIsIEsuPC9hdXRob3I+PGF1dGhvcj5CcmFu
ZGVzLCBBLiBBLjwvYXV0aG9yPjxhdXRob3I+TWFyb3NpLCBDLjwvYXV0aG9yPjxhdXRob3I+Qm9n
ZGFobiwgVS48L2F1dGhvcj48YXV0aG9yPkN1cnNjaG1hbm4sIEouPC9hdXRob3I+PGF1dGhvcj5K
YW56ZXIsIFIuIEMuPC9hdXRob3I+PGF1dGhvcj5MdWR3aW4sIFMuIEsuPC9hdXRob3I+PGF1dGhv
cj5Hb3JsaWEsIFQuPC9hdXRob3I+PGF1dGhvcj5BbGxnZWllciwgQS48L2F1dGhvcj48YXV0aG9y
PkxhY29tYmUsIEQuPC9hdXRob3I+PGF1dGhvcj5DYWlybmNyb3NzLCBKLiBHLjwvYXV0aG9yPjxh
dXRob3I+RWlzZW5oYXVlciwgRS48L2F1dGhvcj48YXV0aG9yPk1pcmltYW5vZmYsIFIuIE8uPC9h
dXRob3I+PC9hdXRob3JzPjwvY29udHJpYnV0b3JzPjxhdXRoLWFkZHJlc3M+TXVsdGlkaXNjaXBs
aW5hcnkgT25jb2xvZ3kgQ2VudGVyLCBDZW50cmUgSG9zcGl0YWxpZXIgVW5pdmVyc2l0YWlyZSBW
YXVkb2lzLCBMYXVzYW5uZSwgU3dpdHplcmxhbmQuIHJvZ2VyLnN0dXBwQGNodXYuaG9zcHZkLmNo
PC9hdXRoLWFkZHJlc3M+PHRpdGxlcz48dGl0bGU+UmFkaW90aGVyYXB5IHBsdXMgY29uY29taXRh
bnQgYW5kIGFkanV2YW50IHRlbW96b2xvbWlkZSBmb3IgZ2xpb2JsYXN0b21hPC90aXRsZT48c2Vj
b25kYXJ5LXRpdGxlPk4gRW5nbCBKIE1lZDwvc2Vjb25kYXJ5LXRpdGxlPjwvdGl0bGVzPjxwZXJp
b2RpY2FsPjxmdWxsLXRpdGxlPk4gRW5nbCBKIE1lZDwvZnVsbC10aXRsZT48L3BlcmlvZGljYWw+
PHBhZ2VzPjk4Ny05NjwvcGFnZXM+PHZvbHVtZT4zNTI8L3ZvbHVtZT48bnVtYmVyPjEwPC9udW1i
ZXI+PGVkaXRpb24+MjAwNS8wMy8xMTwvZWRpdGlvbj48a2V5d29yZHM+PGtleXdvcmQ+QWRyZW5h
bCBDb3J0ZXggSG9ybW9uZXMvdGhlcmFwZXV0aWMgdXNlPC9rZXl3b3JkPjxrZXl3b3JkPkFkdWx0
PC9rZXl3b3JkPjxrZXl3b3JkPkFnZWQ8L2tleXdvcmQ+PGtleXdvcmQ+QW50aW5lb3BsYXN0aWMg
QWdlbnRzLCBBbGt5bGF0aW5nL2FkdmVyc2UgZWZmZWN0cy8gdGhlcmFwZXV0aWMgdXNlPC9rZXl3
b3JkPjxrZXl3b3JkPkJyYWluIE5lb3BsYXNtcy8gZHJ1ZyB0aGVyYXB5L21vcnRhbGl0eS8gcmFk
aW90aGVyYXB5PC9rZXl3b3JkPjxrZXl3b3JkPkNoZW1vdGhlcmFweSwgQWRqdXZhbnQ8L2tleXdv
cmQ+PGtleXdvcmQ+RGFjYXJiYXppbmUvYWR2ZXJzZSBlZmZlY3RzLyBhbmFsb2dzICZhbXA7IGRl
cml2YXRpdmVzLyB0aGVyYXBldXRpYyB1c2U8L2tleXdvcmQ+PGtleXdvcmQ+RGlzZWFzZSBQcm9n
cmVzc2lvbjwva2V5d29yZD48a2V5d29yZD5GZW1hbGU8L2tleXdvcmQ+PGtleXdvcmQ+R2xpb2Js
YXN0b21hLyBkcnVnIHRoZXJhcHkvbW9ydGFsaXR5LyByYWRpb3RoZXJhcHk8L2tleXdvcmQ+PGtl
eXdvcmQ+SHVtYW5zPC9rZXl3b3JkPjxrZXl3b3JkPk1hbGU8L2tleXdvcmQ+PGtleXdvcmQ+TWlk
ZGxlIEFnZWQ8L2tleXdvcmQ+PGtleXdvcmQ+UHJvcG9ydGlvbmFsIEhhemFyZHMgTW9kZWxzPC9r
ZXl3b3JkPjxrZXl3b3JkPlJhZGlvdGhlcmFweSwgQ29tcHV0ZXItQXNzaXN0ZWQvYWR2ZXJzZSBl
ZmZlY3RzPC9rZXl3b3JkPjxrZXl3b3JkPlN1cnZpdmFsIEFuYWx5c2lzPC9rZXl3b3JkPjwva2V5
d29yZHM+PGRhdGVzPjx5ZWFyPjIwMDU8L3llYXI+PHB1Yi1kYXRlcz48ZGF0ZT5NYXIgMTA8L2Rh
dGU+PC9wdWItZGF0ZXM+PC9kYXRlcz48aXNibj4xNTMzLTQ0MDYgKEVsZWN0cm9uaWMpPC9pc2Ju
PjxhY2Nlc3Npb24tbnVtPjE1NzU4MDA5PC9hY2Nlc3Npb24tbnVtPjx1cmxzPjwvdXJscz48ZWxl
Y3Ryb25pYy1yZXNvdXJjZS1udW0+MzUyLzEwLzk4NyBbcGlpXSYjeEQ7MTAuMTA1Ni9ORUpNb2Ew
NDMzMzAgW2RvaV08L2VsZWN0cm9uaWMtcmVzb3VyY2UtbnVtPjxyZW1vdGUtZGF0YWJhc2UtcHJv
dmlkZXI+TmxtPC9yZW1vdGUtZGF0YWJhc2UtcHJvdmlkZXI+PGxhbmd1YWdlPmVuZzwvbGFuZ3Vh
Z2U+PC9yZWNvcmQ+PC9DaXRlPjwvRW5kTm90ZT4A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.DATA </w:instrText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separate"/>
      </w:r>
      <w:r w:rsidR="005D6C3B" w:rsidRPr="000D5804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 w:rsidRPr="00177A88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5D6C3B">
        <w:rPr>
          <w:rFonts w:ascii="Arial" w:hAnsi="Arial" w:cs="Arial"/>
          <w:sz w:val="22"/>
          <w:szCs w:val="22"/>
        </w:rPr>
        <w:t>T</w:t>
      </w:r>
      <w:r w:rsidR="005D6C3B" w:rsidRPr="00177A88">
        <w:rPr>
          <w:rFonts w:ascii="Arial" w:hAnsi="Arial" w:cs="Arial"/>
          <w:sz w:val="22"/>
          <w:szCs w:val="22"/>
        </w:rPr>
        <w:t>emozolomide</w:t>
      </w:r>
      <w:proofErr w:type="spellEnd"/>
      <w:r w:rsidR="005D6C3B" w:rsidRPr="00177A88">
        <w:rPr>
          <w:rFonts w:ascii="Arial" w:hAnsi="Arial" w:cs="Arial"/>
          <w:sz w:val="22"/>
          <w:szCs w:val="22"/>
        </w:rPr>
        <w:t xml:space="preserve"> (TMZ) is the most </w:t>
      </w:r>
      <w:r w:rsidR="005D6C3B">
        <w:rPr>
          <w:rFonts w:ascii="Arial" w:hAnsi="Arial" w:cs="Arial"/>
          <w:sz w:val="22"/>
          <w:szCs w:val="22"/>
        </w:rPr>
        <w:t xml:space="preserve">effective and </w:t>
      </w:r>
      <w:r w:rsidR="005D6C3B" w:rsidRPr="00177A88">
        <w:rPr>
          <w:rFonts w:ascii="Arial" w:hAnsi="Arial" w:cs="Arial"/>
          <w:sz w:val="22"/>
          <w:szCs w:val="22"/>
        </w:rPr>
        <w:t>common</w:t>
      </w:r>
      <w:r w:rsidR="005D6C3B">
        <w:rPr>
          <w:rFonts w:ascii="Arial" w:hAnsi="Arial" w:cs="Arial"/>
          <w:sz w:val="22"/>
          <w:szCs w:val="22"/>
        </w:rPr>
        <w:t xml:space="preserve">ly used medical therapy for GBM, despite the fact that about half of all GBM patients have TMZ resistance mediated by </w:t>
      </w:r>
      <w:proofErr w:type="gramStart"/>
      <w:r w:rsidR="005D6C3B" w:rsidRPr="00177A88">
        <w:rPr>
          <w:rFonts w:ascii="Arial" w:hAnsi="Arial" w:cs="Arial"/>
          <w:sz w:val="22"/>
          <w:szCs w:val="22"/>
        </w:rPr>
        <w:t>O(</w:t>
      </w:r>
      <w:proofErr w:type="gramEnd"/>
      <w:r w:rsidR="005D6C3B" w:rsidRPr="00177A88">
        <w:rPr>
          <w:rFonts w:ascii="Arial" w:hAnsi="Arial" w:cs="Arial"/>
          <w:sz w:val="22"/>
          <w:szCs w:val="22"/>
        </w:rPr>
        <w:t>6)-</w:t>
      </w:r>
      <w:proofErr w:type="spellStart"/>
      <w:r w:rsidR="005D6C3B" w:rsidRPr="00177A88">
        <w:rPr>
          <w:rFonts w:ascii="Arial" w:hAnsi="Arial" w:cs="Arial"/>
          <w:sz w:val="22"/>
          <w:szCs w:val="22"/>
        </w:rPr>
        <w:t>methylguanine</w:t>
      </w:r>
      <w:proofErr w:type="spellEnd"/>
      <w:r w:rsidR="005D6C3B" w:rsidRPr="00177A88">
        <w:rPr>
          <w:rFonts w:ascii="Arial" w:hAnsi="Arial" w:cs="Arial"/>
          <w:sz w:val="22"/>
          <w:szCs w:val="22"/>
        </w:rPr>
        <w:t xml:space="preserve">-DNA </w:t>
      </w:r>
      <w:proofErr w:type="spellStart"/>
      <w:r w:rsidR="005D6C3B" w:rsidRPr="00177A88">
        <w:rPr>
          <w:rFonts w:ascii="Arial" w:hAnsi="Arial" w:cs="Arial"/>
          <w:sz w:val="22"/>
          <w:szCs w:val="22"/>
        </w:rPr>
        <w:t>methyltrans</w:t>
      </w:r>
      <w:r w:rsidR="005D6C3B">
        <w:rPr>
          <w:rFonts w:ascii="Arial" w:hAnsi="Arial" w:cs="Arial"/>
          <w:sz w:val="22"/>
          <w:szCs w:val="22"/>
        </w:rPr>
        <w:t>ferase</w:t>
      </w:r>
      <w:proofErr w:type="spellEnd"/>
      <w:r w:rsidR="005D6C3B">
        <w:rPr>
          <w:rFonts w:ascii="Arial" w:hAnsi="Arial" w:cs="Arial"/>
          <w:sz w:val="22"/>
          <w:szCs w:val="22"/>
        </w:rPr>
        <w:t xml:space="preserve"> (MGMT), a DNA repair gene</w: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IZWdpPC9BdXRob3I+PFllYXI+MjAwNTwvWWVhcj48UmVj
TnVtPjE0Mjc8L1JlY051bT48RGlzcGxheVRleHQ+PHN0eWxlIGZhY2U9InN1cGVyc2NyaXB0Ij4z
PC9zdHlsZT48L0Rpc3BsYXlUZXh0PjxyZWNvcmQ+PHJlYy1udW1iZXI+MTQyNzwvcmVjLW51bWJl
cj48Zm9yZWlnbi1rZXlzPjxrZXkgYXBwPSJFTiIgZGItaWQ9ImVyZDJ6ZmQyanByeHM5ZXRlOTY1
cnhlOTJmc3ZkZHA1cmRzdyIgdGltZXN0YW1wPSIxMzk3NTcyMDY0Ij4xNDI3PC9rZXk+PC9mb3Jl
aWduLWtleXM+PHJlZi10eXBlIG5hbWU9IkpvdXJuYWwgQXJ0aWNsZSI+MTc8L3JlZi10eXBlPjxj
b250cmlidXRvcnM+PGF1dGhvcnM+PGF1dGhvcj5IZWdpLCBNLiBFLjwvYXV0aG9yPjxhdXRob3I+
RGlzZXJlbnMsIEEuIEMuPC9hdXRob3I+PGF1dGhvcj5Hb3JsaWEsIFQuPC9hdXRob3I+PGF1dGhv
cj5IYW1vdSwgTS4gRi48L2F1dGhvcj48YXV0aG9yPmRlIFRyaWJvbGV0LCBOLjwvYXV0aG9yPjxh
dXRob3I+V2VsbGVyLCBNLjwvYXV0aG9yPjxhdXRob3I+S3JvcywgSi4gTS48L2F1dGhvcj48YXV0
aG9yPkhhaW5mZWxsbmVyLCBKLiBBLjwvYXV0aG9yPjxhdXRob3I+TWFzb24sIFcuPC9hdXRob3I+
PGF1dGhvcj5NYXJpYW5pLCBMLjwvYXV0aG9yPjxhdXRob3I+QnJvbWJlcmcsIEouIEUuPC9hdXRo
b3I+PGF1dGhvcj5IYXUsIFAuPC9hdXRob3I+PGF1dGhvcj5NaXJpbWFub2ZmLCBSLiBPLjwvYXV0
aG9yPjxhdXRob3I+Q2Fpcm5jcm9zcywgSi4gRy48L2F1dGhvcj48YXV0aG9yPkphbnplciwgUi4g
Qy48L2F1dGhvcj48YXV0aG9yPlN0dXBwLCBSLjwvYXV0aG9yPjwvYXV0aG9ycz48L2NvbnRyaWJ1
dG9ycz48YXV0aC1hZGRyZXNzPkxhYm9yYXRvcnkgb2YgVHVtb3IgQmlvbG9neSBhbmQgR2VuZXRp
Y3MsIERlcGFydG1lbnQgb2YgTmV1cm9zdXJnZXJ5LCBVbml2ZXJzaXR5IEhvc3BpdGFsIExhdXNh
bm5lLCBMYXVzYW5uZSwgU3dpdHplcmxhbmQuIG1vbmlrYS5oZWdpQGNodXYuaG9zcHZkLmNoPC9h
dXRoLWFkZHJlc3M+PHRpdGxlcz48dGl0bGU+TUdNVCBnZW5lIHNpbGVuY2luZyBhbmQgYmVuZWZp
dCBmcm9tIHRlbW96b2xvbWlkZSBpbiBnbGlvYmxhc3RvbWE8L3RpdGxlPjxzZWNvbmRhcnktdGl0
bGU+TiBFbmdsIEogTWVkPC9zZWNvbmRhcnktdGl0bGU+PGFsdC10aXRsZT5UaGUgTmV3IEVuZ2xh
bmQgam91cm5hbCBvZiBtZWRpY2luZTwvYWx0LXRpdGxlPjwvdGl0bGVzPjxwZXJpb2RpY2FsPjxm
dWxsLXRpdGxlPk4gRW5nbCBKIE1lZDwvZnVsbC10aXRsZT48L3BlcmlvZGljYWw+PHBhZ2VzPjk5
Ny0xMDAzPC9wYWdlcz48dm9sdW1lPjM1Mjwvdm9sdW1lPjxudW1iZXI+MTA8L251bWJlcj48ZWRp
dGlvbj4yMDA1LzAzLzExPC9lZGl0aW9uPjxrZXl3b3Jkcz48a2V5d29yZD5BbnRpbmVvcGxhc3Rp
YyBBZ2VudHMsIEFsa3lsYXRpbmcvKnRoZXJhcGV1dGljIHVzZTwva2V5d29yZD48a2V5d29yZD5C
cmFpbiBOZW9wbGFzbXMvZHJ1ZyB0aGVyYXB5LypnZW5ldGljcy9tb3J0YWxpdHkvcmFkaW90aGVy
YXB5PC9rZXl3b3JkPjxrZXl3b3JkPkNoZW1vdGhlcmFweSwgQWRqdXZhbnQ8L2tleXdvcmQ+PGtl
eXdvcmQ+KkROQSBNZXRoeWxhdGlvbjwva2V5d29yZD48a2V5d29yZD5EYWNhcmJhemluZS8qYW5h
bG9ncyAmYW1wOyBkZXJpdmF0aXZlcy8qdGhlcmFwZXV0aWMgdXNlPC9rZXl3b3JkPjxrZXl3b3Jk
PkRpc2Vhc2UtRnJlZSBTdXJ2aXZhbDwva2V5d29yZD48a2V5d29yZD4qR2VuZSBTaWxlbmNpbmc8
L2tleXdvcmQ+PGtleXdvcmQ+R2xpb2JsYXN0b21hL2RydWcgdGhlcmFweS8qZ2VuZXRpY3MvbW9y
dGFsaXR5L3JhZGlvdGhlcmFweTwva2V5d29yZD48a2V5d29yZD5IdW1hbnM8L2tleXdvcmQ+PGtl
eXdvcmQ+Tyg2KS1NZXRoeWxndWFuaW5lLUROQSBNZXRoeWx0cmFuc2ZlcmFzZS8qZ2VuZXRpY3M8
L2tleXdvcmQ+PGtleXdvcmQ+UG9seW1lcmFzZSBDaGFpbiBSZWFjdGlvbjwva2V5d29yZD48a2V5
d29yZD5Qcm9tb3RlciBSZWdpb25zLCBHZW5ldGljPC9rZXl3b3JkPjxrZXl3b3JkPlJhbmRvbWl6
ZWQgQ29udHJvbGxlZCBUcmlhbHMgYXMgVG9waWM8L2tleXdvcmQ+PGtleXdvcmQ+U3Vydml2YWwg
QW5hbHlzaXM8L2tleXdvcmQ+PC9rZXl3b3Jkcz48ZGF0ZXM+PHllYXI+MjAwNTwveWVhcj48cHVi
LWRhdGVzPjxkYXRlPk1hciAxMDwvZGF0ZT48L3B1Yi1kYXRlcz48L2RhdGVzPjxpc2JuPjAwMjgt
NDc5MzwvaXNibj48YWNjZXNzaW9uLW51bT4xNTc1ODAxMDwvYWNjZXNzaW9uLW51bT48dXJscz48
cmVsYXRlZC11cmxzPjx1cmw+aHR0cDovL3d3dy5uZWptLm9yZy9kb2kvcGRmLzEwLjEwNTYvTkVK
TW9hMDQzMzMxPC91cmw+PC9yZWxhdGVkLXVybHM+PC91cmxzPjxlbGVjdHJvbmljLXJlc291cmNl
LW51bT4xMC4xMDU2L05FSk1vYTA0MzMzMTwvZWxlY3Ryb25pYy1yZXNvdXJjZS1udW0+PHJlbW90
ZS1kYXRhYmFzZS1wcm92aWRlcj5OTE08L3JlbW90ZS1kYXRhYmFzZS1wcm92aWRlcj48bGFuZ3Vh
Z2U+ZW5nPC9sYW5ndWFnZT48L3JlY29yZD48L0NpdGU+PC9FbmROb3RlPgB=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 </w:instrTex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IZWdpPC9BdXRob3I+PFllYXI+MjAwNTwvWWVhcj48UmVj
TnVtPjE0Mjc8L1JlY051bT48RGlzcGxheVRleHQ+PHN0eWxlIGZhY2U9InN1cGVyc2NyaXB0Ij4z
PC9zdHlsZT48L0Rpc3BsYXlUZXh0PjxyZWNvcmQ+PHJlYy1udW1iZXI+MTQyNzwvcmVjLW51bWJl
cj48Zm9yZWlnbi1rZXlzPjxrZXkgYXBwPSJFTiIgZGItaWQ9ImVyZDJ6ZmQyanByeHM5ZXRlOTY1
cnhlOTJmc3ZkZHA1cmRzdyIgdGltZXN0YW1wPSIxMzk3NTcyMDY0Ij4xNDI3PC9rZXk+PC9mb3Jl
aWduLWtleXM+PHJlZi10eXBlIG5hbWU9IkpvdXJuYWwgQXJ0aWNsZSI+MTc8L3JlZi10eXBlPjxj
b250cmlidXRvcnM+PGF1dGhvcnM+PGF1dGhvcj5IZWdpLCBNLiBFLjwvYXV0aG9yPjxhdXRob3I+
RGlzZXJlbnMsIEEuIEMuPC9hdXRob3I+PGF1dGhvcj5Hb3JsaWEsIFQuPC9hdXRob3I+PGF1dGhv
cj5IYW1vdSwgTS4gRi48L2F1dGhvcj48YXV0aG9yPmRlIFRyaWJvbGV0LCBOLjwvYXV0aG9yPjxh
dXRob3I+V2VsbGVyLCBNLjwvYXV0aG9yPjxhdXRob3I+S3JvcywgSi4gTS48L2F1dGhvcj48YXV0
aG9yPkhhaW5mZWxsbmVyLCBKLiBBLjwvYXV0aG9yPjxhdXRob3I+TWFzb24sIFcuPC9hdXRob3I+
PGF1dGhvcj5NYXJpYW5pLCBMLjwvYXV0aG9yPjxhdXRob3I+QnJvbWJlcmcsIEouIEUuPC9hdXRo
b3I+PGF1dGhvcj5IYXUsIFAuPC9hdXRob3I+PGF1dGhvcj5NaXJpbWFub2ZmLCBSLiBPLjwvYXV0
aG9yPjxhdXRob3I+Q2Fpcm5jcm9zcywgSi4gRy48L2F1dGhvcj48YXV0aG9yPkphbnplciwgUi4g
Qy48L2F1dGhvcj48YXV0aG9yPlN0dXBwLCBSLjwvYXV0aG9yPjwvYXV0aG9ycz48L2NvbnRyaWJ1
dG9ycz48YXV0aC1hZGRyZXNzPkxhYm9yYXRvcnkgb2YgVHVtb3IgQmlvbG9neSBhbmQgR2VuZXRp
Y3MsIERlcGFydG1lbnQgb2YgTmV1cm9zdXJnZXJ5LCBVbml2ZXJzaXR5IEhvc3BpdGFsIExhdXNh
bm5lLCBMYXVzYW5uZSwgU3dpdHplcmxhbmQuIG1vbmlrYS5oZWdpQGNodXYuaG9zcHZkLmNoPC9h
dXRoLWFkZHJlc3M+PHRpdGxlcz48dGl0bGU+TUdNVCBnZW5lIHNpbGVuY2luZyBhbmQgYmVuZWZp
dCBmcm9tIHRlbW96b2xvbWlkZSBpbiBnbGlvYmxhc3RvbWE8L3RpdGxlPjxzZWNvbmRhcnktdGl0
bGU+TiBFbmdsIEogTWVkPC9zZWNvbmRhcnktdGl0bGU+PGFsdC10aXRsZT5UaGUgTmV3IEVuZ2xh
bmQgam91cm5hbCBvZiBtZWRpY2luZTwvYWx0LXRpdGxlPjwvdGl0bGVzPjxwZXJpb2RpY2FsPjxm
dWxsLXRpdGxlPk4gRW5nbCBKIE1lZDwvZnVsbC10aXRsZT48L3BlcmlvZGljYWw+PHBhZ2VzPjk5
Ny0xMDAzPC9wYWdlcz48dm9sdW1lPjM1Mjwvdm9sdW1lPjxudW1iZXI+MTA8L251bWJlcj48ZWRp
dGlvbj4yMDA1LzAzLzExPC9lZGl0aW9uPjxrZXl3b3Jkcz48a2V5d29yZD5BbnRpbmVvcGxhc3Rp
YyBBZ2VudHMsIEFsa3lsYXRpbmcvKnRoZXJhcGV1dGljIHVzZTwva2V5d29yZD48a2V5d29yZD5C
cmFpbiBOZW9wbGFzbXMvZHJ1ZyB0aGVyYXB5LypnZW5ldGljcy9tb3J0YWxpdHkvcmFkaW90aGVy
YXB5PC9rZXl3b3JkPjxrZXl3b3JkPkNoZW1vdGhlcmFweSwgQWRqdXZhbnQ8L2tleXdvcmQ+PGtl
eXdvcmQ+KkROQSBNZXRoeWxhdGlvbjwva2V5d29yZD48a2V5d29yZD5EYWNhcmJhemluZS8qYW5h
bG9ncyAmYW1wOyBkZXJpdmF0aXZlcy8qdGhlcmFwZXV0aWMgdXNlPC9rZXl3b3JkPjxrZXl3b3Jk
PkRpc2Vhc2UtRnJlZSBTdXJ2aXZhbDwva2V5d29yZD48a2V5d29yZD4qR2VuZSBTaWxlbmNpbmc8
L2tleXdvcmQ+PGtleXdvcmQ+R2xpb2JsYXN0b21hL2RydWcgdGhlcmFweS8qZ2VuZXRpY3MvbW9y
dGFsaXR5L3JhZGlvdGhlcmFweTwva2V5d29yZD48a2V5d29yZD5IdW1hbnM8L2tleXdvcmQ+PGtl
eXdvcmQ+Tyg2KS1NZXRoeWxndWFuaW5lLUROQSBNZXRoeWx0cmFuc2ZlcmFzZS8qZ2VuZXRpY3M8
L2tleXdvcmQ+PGtleXdvcmQ+UG9seW1lcmFzZSBDaGFpbiBSZWFjdGlvbjwva2V5d29yZD48a2V5
d29yZD5Qcm9tb3RlciBSZWdpb25zLCBHZW5ldGljPC9rZXl3b3JkPjxrZXl3b3JkPlJhbmRvbWl6
ZWQgQ29udHJvbGxlZCBUcmlhbHMgYXMgVG9waWM8L2tleXdvcmQ+PGtleXdvcmQ+U3Vydml2YWwg
QW5hbHlzaXM8L2tleXdvcmQ+PC9rZXl3b3Jkcz48ZGF0ZXM+PHllYXI+MjAwNTwveWVhcj48cHVi
LWRhdGVzPjxkYXRlPk1hciAxMDwvZGF0ZT48L3B1Yi1kYXRlcz48L2RhdGVzPjxpc2JuPjAwMjgt
NDc5MzwvaXNibj48YWNjZXNzaW9uLW51bT4xNTc1ODAxMDwvYWNjZXNzaW9uLW51bT48dXJscz48
cmVsYXRlZC11cmxzPjx1cmw+aHR0cDovL3d3dy5uZWptLm9yZy9kb2kvcGRmLzEwLjEwNTYvTkVK
TW9hMDQzMzMxPC91cmw+PC9yZWxhdGVkLXVybHM+PC91cmxzPjxlbGVjdHJvbmljLXJlc291cmNl
LW51bT4xMC4xMDU2L05FSk1vYTA0MzMzMTwvZWxlY3Ryb25pYy1yZXNvdXJjZS1udW0+PHJlbW90
ZS1kYXRhYmFzZS1wcm92aWRlcj5OTE08L3JlbW90ZS1kYXRhYmFzZS1wcm92aWRlcj48bGFuZ3Vh
Z2U+ZW5nPC9sYW5ndWFnZT48L3JlY29yZD48L0NpdGU+PC9FbmROb3RlPgB=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.DATA </w:instrText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separate"/>
      </w:r>
      <w:r w:rsidR="005D6C3B" w:rsidRPr="000D5804">
        <w:rPr>
          <w:rFonts w:ascii="Arial" w:hAnsi="Arial" w:cs="Arial"/>
          <w:noProof/>
          <w:sz w:val="22"/>
          <w:szCs w:val="22"/>
          <w:vertAlign w:val="superscript"/>
        </w:rPr>
        <w:t>3</w:t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>
        <w:rPr>
          <w:rFonts w:ascii="Arial" w:hAnsi="Arial" w:cs="Arial"/>
          <w:sz w:val="22"/>
          <w:szCs w:val="22"/>
        </w:rPr>
        <w:t xml:space="preserve">. </w:t>
      </w:r>
      <w:r w:rsidR="005D6C3B" w:rsidRPr="00177A88">
        <w:rPr>
          <w:rFonts w:ascii="Arial" w:hAnsi="Arial" w:cs="Arial"/>
          <w:sz w:val="22"/>
          <w:szCs w:val="22"/>
        </w:rPr>
        <w:t>In addition to this inherent resistance, GBM develops adaptive resistance after exposure to TMZ</w: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LaXRhbmdlPC9BdXRob3I+PFllYXI+MjAwOTwvWWVhcj48
UmVjTnVtPjE1MTY8L1JlY051bT48RGlzcGxheVRleHQ+PHN0eWxlIGZhY2U9InN1cGVyc2NyaXB0
Ij40PC9zdHlsZT48L0Rpc3BsYXlUZXh0PjxyZWNvcmQ+PHJlYy1udW1iZXI+MTUxNjwvcmVjLW51
bWJlcj48Zm9yZWlnbi1rZXlzPjxrZXkgYXBwPSJFTiIgZGItaWQ9ImVyZDJ6ZmQyanByeHM5ZXRl
OTY1cnhlOTJmc3ZkZHA1cmRzdyIgdGltZXN0YW1wPSIxNDE0MjYzOTU5Ij4xNTE2PC9rZXk+PC9m
b3JlaWduLWtleXM+PHJlZi10eXBlIG5hbWU9IkpvdXJuYWwgQXJ0aWNsZSI+MTc8L3JlZi10eXBl
Pjxjb250cmlidXRvcnM+PGF1dGhvcnM+PGF1dGhvcj5LaXRhbmdlLCBHLiBKLjwvYXV0aG9yPjxh
dXRob3I+Q2FybHNvbiwgQi4gTC48L2F1dGhvcj48YXV0aG9yPlNjaHJvZWRlciwgTS4gQS48L2F1
dGhvcj48YXV0aG9yPkdyb2dhbiwgUC4gVC48L2F1dGhvcj48YXV0aG9yPkxhbW9udCwgSi4gRC48
L2F1dGhvcj48YXV0aG9yPkRlY2tlciwgUC4gQS48L2F1dGhvcj48YXV0aG9yPld1LCBXLjwvYXV0
aG9yPjxhdXRob3I+SmFtZXMsIEMuIEQuPC9hdXRob3I+PGF1dGhvcj5TYXJrYXJpYSwgSi4gTi48
L2F1dGhvcj48L2F1dGhvcnM+PC9jb250cmlidXRvcnM+PGF1dGgtYWRkcmVzcz5EZXBhcnRtZW50
IG9mIFJhZGlhdGlvbiBPbmNvbG9neSwgTWF5byBDbGluaWMsIFJvY2hlc3RlciwgTU4gNTU5MDUs
IFVTQS48L2F1dGgtYWRkcmVzcz48dGl0bGVzPjx0aXRsZT5JbmR1Y3Rpb24gb2YgTUdNVCBleHBy
ZXNzaW9uIGlzIGFzc29jaWF0ZWQgd2l0aCB0ZW1vem9sb21pZGUgcmVzaXN0YW5jZSBpbiBnbGlv
Ymxhc3RvbWEgeGVub2dyYWZ0czwvdGl0bGU+PHNlY29uZGFyeS10aXRsZT5OZXVybyBPbmNvbDwv
c2Vjb25kYXJ5LXRpdGxlPjxhbHQtdGl0bGU+TmV1cm8tb25jb2xvZ3k8L2FsdC10aXRsZT48L3Rp
dGxlcz48cGVyaW9kaWNhbD48ZnVsbC10aXRsZT5OZXVybyBPbmNvbDwvZnVsbC10aXRsZT48YWJi
ci0xPk5ldXJvLW9uY29sb2d5PC9hYmJyLTE+PC9wZXJpb2RpY2FsPjxhbHQtcGVyaW9kaWNhbD48
ZnVsbC10aXRsZT5OZXVybyBPbmNvbDwvZnVsbC10aXRsZT48YWJici0xPk5ldXJvLW9uY29sb2d5
PC9hYmJyLTE+PC9hbHQtcGVyaW9kaWNhbD48cGFnZXM+MjgxLTkxPC9wYWdlcz48dm9sdW1lPjEx
PC92b2x1bWU+PG51bWJlcj4zPC9udW1iZXI+PGVkaXRpb24+MjAwOC8xMC8yODwvZWRpdGlvbj48
a2V5d29yZHM+PGtleXdvcmQ+QW5pbWFsczwva2V5d29yZD48a2V5d29yZD5BbnRpbmVvcGxhc3Rp
YyBBZ2VudHMsIEFsa3lsYXRpbmcvKnBoYXJtYWNvbG9neTwva2V5d29yZD48a2V5d29yZD5CbG90
dGluZywgV2VzdGVybjwva2V5d29yZD48a2V5d29yZD5DZWxsIExpbmUsIFR1bW9yPC9rZXl3b3Jk
PjxrZXl3b3JkPkROQSBNZXRoeWxhdGlvbi9kcnVnIGVmZmVjdHM8L2tleXdvcmQ+PGtleXdvcmQ+
RE5BIE1vZGlmaWNhdGlvbiBNZXRoeWxhc2VzLypiaW9zeW50aGVzaXMvZ2VuZXRpY3M8L2tleXdv
cmQ+PGtleXdvcmQ+RE5BIFJlcGFpciBFbnp5bWVzLypiaW9zeW50aGVzaXMvZ2VuZXRpY3M8L2tl
eXdvcmQ+PGtleXdvcmQ+RGFjYXJiYXppbmUvKmFuYWxvZ3MgJmFtcDsgZGVyaXZhdGl2ZXMvcGhh
cm1hY29sb2d5PC9rZXl3b3JkPjxrZXl3b3JkPkRydWcgUmVzaXN0YW5jZSwgTmVvcGxhc20vKmdl
bmV0aWNzPC9rZXl3b3JkPjxrZXl3b3JkPkdlbmUgRXhwcmVzc2lvbjwva2V5d29yZD48a2V5d29y
ZD5HbGlvYmxhc3RvbWEvKm1ldGFib2xpc208L2tleXdvcmQ+PGtleXdvcmQ+SHVtYW5zPC9rZXl3
b3JkPjxrZXl3b3JkPk1pY2U8L2tleXdvcmQ+PGtleXdvcmQ+TWljZSwgTnVkZTwva2V5d29yZD48
a2V5d29yZD5Qcm9tb3RlciBSZWdpb25zLCBHZW5ldGljL2RydWcgZWZmZWN0cy9nZW5ldGljczwv
a2V5d29yZD48a2V5d29yZD5SZXZlcnNlIFRyYW5zY3JpcHRhc2UgUG9seW1lcmFzZSBDaGFpbiBS
ZWFjdGlvbjwva2V5d29yZD48a2V5d29yZD5UdW1vciBTdXBwcmVzc29yIFByb3RlaW5zLypiaW9z
eW50aGVzaXMvZ2VuZXRpY3M8L2tleXdvcmQ+PGtleXdvcmQ+WGVub2dyYWZ0IE1vZGVsIEFudGl0
dW1vciBBc3NheXM8L2tleXdvcmQ+PC9rZXl3b3Jkcz48ZGF0ZXM+PHllYXI+MjAwOTwveWVhcj48
cHViLWRhdGVzPjxkYXRlPkp1bjwvZGF0ZT48L3B1Yi1kYXRlcz48L2RhdGVzPjxpc2JuPjE1MjIt
ODUxNyAoUHJpbnQpJiN4RDsxNTIyLTg1MTc8L2lzYm4+PGFjY2Vzc2lvbi1udW0+MTg5NTI5Nzk8
L2FjY2Vzc2lvbi1udW0+PHVybHM+PHJlbGF0ZWQtdXJscz48dXJsPmh0dHA6Ly93d3cubmNiaS5u
bG0ubmloLmdvdi9wbWMvYXJ0aWNsZXMvUE1DMjcxODk3Mi9wZGYvbmV1XzExLTMtMjgxLnBkZjwv
dXJsPjwvcmVsYXRlZC11cmxzPjwvdXJscz48Y3VzdG9tMj5QbWMyNzE4OTcyPC9jdXN0b20yPjxl
bGVjdHJvbmljLXJlc291cmNlLW51bT4xMC4xMjE1LzE1MjI4NTE3LTIwMDgtMDkwPC9lbGVjdHJv
bmljLXJlc291cmNlLW51bT48cmVtb3RlLWRhdGFiYXNlLXByb3ZpZGVyPk5MTTwvcmVtb3RlLWRh
dGFiYXNlLXByb3ZpZGVyPjxsYW5ndWFnZT5lbmc8L2xhbmd1YWdlPjwvcmVjb3JkPjwvQ2l0ZT48
L0VuZE5vdGU+AG==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 </w:instrTex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LaXRhbmdlPC9BdXRob3I+PFllYXI+MjAwOTwvWWVhcj48
UmVjTnVtPjE1MTY8L1JlY051bT48RGlzcGxheVRleHQ+PHN0eWxlIGZhY2U9InN1cGVyc2NyaXB0
Ij40PC9zdHlsZT48L0Rpc3BsYXlUZXh0PjxyZWNvcmQ+PHJlYy1udW1iZXI+MTUxNjwvcmVjLW51
bWJlcj48Zm9yZWlnbi1rZXlzPjxrZXkgYXBwPSJFTiIgZGItaWQ9ImVyZDJ6ZmQyanByeHM5ZXRl
OTY1cnhlOTJmc3ZkZHA1cmRzdyIgdGltZXN0YW1wPSIxNDE0MjYzOTU5Ij4xNTE2PC9rZXk+PC9m
b3JlaWduLWtleXM+PHJlZi10eXBlIG5hbWU9IkpvdXJuYWwgQXJ0aWNsZSI+MTc8L3JlZi10eXBl
Pjxjb250cmlidXRvcnM+PGF1dGhvcnM+PGF1dGhvcj5LaXRhbmdlLCBHLiBKLjwvYXV0aG9yPjxh
dXRob3I+Q2FybHNvbiwgQi4gTC48L2F1dGhvcj48YXV0aG9yPlNjaHJvZWRlciwgTS4gQS48L2F1
dGhvcj48YXV0aG9yPkdyb2dhbiwgUC4gVC48L2F1dGhvcj48YXV0aG9yPkxhbW9udCwgSi4gRC48
L2F1dGhvcj48YXV0aG9yPkRlY2tlciwgUC4gQS48L2F1dGhvcj48YXV0aG9yPld1LCBXLjwvYXV0
aG9yPjxhdXRob3I+SmFtZXMsIEMuIEQuPC9hdXRob3I+PGF1dGhvcj5TYXJrYXJpYSwgSi4gTi48
L2F1dGhvcj48L2F1dGhvcnM+PC9jb250cmlidXRvcnM+PGF1dGgtYWRkcmVzcz5EZXBhcnRtZW50
IG9mIFJhZGlhdGlvbiBPbmNvbG9neSwgTWF5byBDbGluaWMsIFJvY2hlc3RlciwgTU4gNTU5MDUs
IFVTQS48L2F1dGgtYWRkcmVzcz48dGl0bGVzPjx0aXRsZT5JbmR1Y3Rpb24gb2YgTUdNVCBleHBy
ZXNzaW9uIGlzIGFzc29jaWF0ZWQgd2l0aCB0ZW1vem9sb21pZGUgcmVzaXN0YW5jZSBpbiBnbGlv
Ymxhc3RvbWEgeGVub2dyYWZ0czwvdGl0bGU+PHNlY29uZGFyeS10aXRsZT5OZXVybyBPbmNvbDwv
c2Vjb25kYXJ5LXRpdGxlPjxhbHQtdGl0bGU+TmV1cm8tb25jb2xvZ3k8L2FsdC10aXRsZT48L3Rp
dGxlcz48cGVyaW9kaWNhbD48ZnVsbC10aXRsZT5OZXVybyBPbmNvbDwvZnVsbC10aXRsZT48YWJi
ci0xPk5ldXJvLW9uY29sb2d5PC9hYmJyLTE+PC9wZXJpb2RpY2FsPjxhbHQtcGVyaW9kaWNhbD48
ZnVsbC10aXRsZT5OZXVybyBPbmNvbDwvZnVsbC10aXRsZT48YWJici0xPk5ldXJvLW9uY29sb2d5
PC9hYmJyLTE+PC9hbHQtcGVyaW9kaWNhbD48cGFnZXM+MjgxLTkxPC9wYWdlcz48dm9sdW1lPjEx
PC92b2x1bWU+PG51bWJlcj4zPC9udW1iZXI+PGVkaXRpb24+MjAwOC8xMC8yODwvZWRpdGlvbj48
a2V5d29yZHM+PGtleXdvcmQ+QW5pbWFsczwva2V5d29yZD48a2V5d29yZD5BbnRpbmVvcGxhc3Rp
YyBBZ2VudHMsIEFsa3lsYXRpbmcvKnBoYXJtYWNvbG9neTwva2V5d29yZD48a2V5d29yZD5CbG90
dGluZywgV2VzdGVybjwva2V5d29yZD48a2V5d29yZD5DZWxsIExpbmUsIFR1bW9yPC9rZXl3b3Jk
PjxrZXl3b3JkPkROQSBNZXRoeWxhdGlvbi9kcnVnIGVmZmVjdHM8L2tleXdvcmQ+PGtleXdvcmQ+
RE5BIE1vZGlmaWNhdGlvbiBNZXRoeWxhc2VzLypiaW9zeW50aGVzaXMvZ2VuZXRpY3M8L2tleXdv
cmQ+PGtleXdvcmQ+RE5BIFJlcGFpciBFbnp5bWVzLypiaW9zeW50aGVzaXMvZ2VuZXRpY3M8L2tl
eXdvcmQ+PGtleXdvcmQ+RGFjYXJiYXppbmUvKmFuYWxvZ3MgJmFtcDsgZGVyaXZhdGl2ZXMvcGhh
cm1hY29sb2d5PC9rZXl3b3JkPjxrZXl3b3JkPkRydWcgUmVzaXN0YW5jZSwgTmVvcGxhc20vKmdl
bmV0aWNzPC9rZXl3b3JkPjxrZXl3b3JkPkdlbmUgRXhwcmVzc2lvbjwva2V5d29yZD48a2V5d29y
ZD5HbGlvYmxhc3RvbWEvKm1ldGFib2xpc208L2tleXdvcmQ+PGtleXdvcmQ+SHVtYW5zPC9rZXl3
b3JkPjxrZXl3b3JkPk1pY2U8L2tleXdvcmQ+PGtleXdvcmQ+TWljZSwgTnVkZTwva2V5d29yZD48
a2V5d29yZD5Qcm9tb3RlciBSZWdpb25zLCBHZW5ldGljL2RydWcgZWZmZWN0cy9nZW5ldGljczwv
a2V5d29yZD48a2V5d29yZD5SZXZlcnNlIFRyYW5zY3JpcHRhc2UgUG9seW1lcmFzZSBDaGFpbiBS
ZWFjdGlvbjwva2V5d29yZD48a2V5d29yZD5UdW1vciBTdXBwcmVzc29yIFByb3RlaW5zLypiaW9z
eW50aGVzaXMvZ2VuZXRpY3M8L2tleXdvcmQ+PGtleXdvcmQ+WGVub2dyYWZ0IE1vZGVsIEFudGl0
dW1vciBBc3NheXM8L2tleXdvcmQ+PC9rZXl3b3Jkcz48ZGF0ZXM+PHllYXI+MjAwOTwveWVhcj48
cHViLWRhdGVzPjxkYXRlPkp1bjwvZGF0ZT48L3B1Yi1kYXRlcz48L2RhdGVzPjxpc2JuPjE1MjIt
ODUxNyAoUHJpbnQpJiN4RDsxNTIyLTg1MTc8L2lzYm4+PGFjY2Vzc2lvbi1udW0+MTg5NTI5Nzk8
L2FjY2Vzc2lvbi1udW0+PHVybHM+PHJlbGF0ZWQtdXJscz48dXJsPmh0dHA6Ly93d3cubmNiaS5u
bG0ubmloLmdvdi9wbWMvYXJ0aWNsZXMvUE1DMjcxODk3Mi9wZGYvbmV1XzExLTMtMjgxLnBkZjwv
dXJsPjwvcmVsYXRlZC11cmxzPjwvdXJscz48Y3VzdG9tMj5QbWMyNzE4OTcyPC9jdXN0b20yPjxl
bGVjdHJvbmljLXJlc291cmNlLW51bT4xMC4xMjE1LzE1MjI4NTE3LTIwMDgtMDkwPC9lbGVjdHJv
bmljLXJlc291cmNlLW51bT48cmVtb3RlLWRhdGFiYXNlLXByb3ZpZGVyPk5MTTwvcmVtb3RlLWRh
dGFiYXNlLXByb3ZpZGVyPjxsYW5ndWFnZT5lbmc8L2xhbmd1YWdlPjwvcmVjb3JkPjwvQ2l0ZT48
L0VuZE5vdGU+AG==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.DATA </w:instrText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separate"/>
      </w:r>
      <w:r w:rsidR="005D6C3B" w:rsidRPr="000D5804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 w:rsidRPr="00177A88">
        <w:rPr>
          <w:rFonts w:ascii="Arial" w:hAnsi="Arial" w:cs="Arial"/>
          <w:sz w:val="22"/>
          <w:szCs w:val="22"/>
        </w:rPr>
        <w:t>. Both inheren</w:t>
      </w:r>
      <w:r w:rsidR="005D6C3B">
        <w:rPr>
          <w:rFonts w:ascii="Arial" w:hAnsi="Arial" w:cs="Arial"/>
          <w:sz w:val="22"/>
          <w:szCs w:val="22"/>
        </w:rPr>
        <w:t>t and acquired resistance</w:t>
      </w:r>
      <w:r w:rsidR="005D6C3B" w:rsidRPr="00177A88">
        <w:rPr>
          <w:rFonts w:ascii="Arial" w:hAnsi="Arial" w:cs="Arial"/>
          <w:sz w:val="22"/>
          <w:szCs w:val="22"/>
        </w:rPr>
        <w:t xml:space="preserve"> make</w:t>
      </w:r>
      <w:r w:rsidR="005D6C3B">
        <w:rPr>
          <w:rFonts w:ascii="Arial" w:hAnsi="Arial" w:cs="Arial"/>
          <w:sz w:val="22"/>
          <w:szCs w:val="22"/>
        </w:rPr>
        <w:t xml:space="preserve"> GBM</w:t>
      </w:r>
      <w:r w:rsidR="005D6C3B" w:rsidRPr="00177A88">
        <w:rPr>
          <w:rFonts w:ascii="Arial" w:hAnsi="Arial" w:cs="Arial"/>
          <w:sz w:val="22"/>
          <w:szCs w:val="22"/>
        </w:rPr>
        <w:t xml:space="preserve"> extremely difficult to treat and almost uniformly fatal. </w:t>
      </w:r>
      <w:r w:rsidR="005D6C3B">
        <w:rPr>
          <w:rFonts w:ascii="Arial" w:hAnsi="Arial" w:cs="Arial"/>
          <w:sz w:val="22"/>
          <w:szCs w:val="22"/>
        </w:rPr>
        <w:t>Immunotherapy is a promising alternative approach to the treatment of GBM. Immune checkpoint inhibitors are the most recent and exciting addition to the immunotherapy armamentarium. Antibodies against cytotoxic T lymphocyte associated protein 4 (CTLA4) and programmed cell death 1 (PD-1) are immune checkpoint blockers that allow for T cell activation against tumor neoantigens</w: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SaXp2aTwvQXV0aG9yPjxZZWFyPjIwMTU8L1llYXI+PFJl
Y051bT4xNjM4PC9SZWNOdW0+PERpc3BsYXlUZXh0PjxzdHlsZSBmYWNlPSJzdXBlcnNjcmlwdCI+
NS03PC9zdHlsZT48L0Rpc3BsYXlUZXh0PjxyZWNvcmQ+PHJlYy1udW1iZXI+MTYzODwvcmVjLW51
bWJlcj48Zm9yZWlnbi1rZXlzPjxrZXkgYXBwPSJFTiIgZGItaWQ9ImVyZDJ6ZmQyanByeHM5ZXRl
OTY1cnhlOTJmc3ZkZHA1cmRzdyIgdGltZXN0YW1wPSIxNDQ0MDU2NTU4Ij4xNjM4PC9rZXk+PC9m
b3JlaWduLWtleXM+PHJlZi10eXBlIG5hbWU9IkpvdXJuYWwgQXJ0aWNsZSI+MTc8L3JlZi10eXBl
Pjxjb250cmlidXRvcnM+PGF1dGhvcnM+PGF1dGhvcj5SaXp2aSwgTi4gQS48L2F1dGhvcj48YXV0
aG9yPkhlbGxtYW5uLCBNLiBELjwvYXV0aG9yPjxhdXRob3I+U255ZGVyLCBBLjwvYXV0aG9yPjxh
dXRob3I+S3Zpc3Rib3JnLCBQLjwvYXV0aG9yPjxhdXRob3I+TWFrYXJvdiwgVi48L2F1dGhvcj48
YXV0aG9yPkhhdmVsLCBKLiBKLjwvYXV0aG9yPjxhdXRob3I+TGVlLCBXLjwvYXV0aG9yPjxhdXRo
b3I+WXVhbiwgSi48L2F1dGhvcj48YXV0aG9yPldvbmcsIFAuPC9hdXRob3I+PGF1dGhvcj5Ibywg
VC4gUy48L2F1dGhvcj48YXV0aG9yPk1pbGxlciwgTS4gTC48L2F1dGhvcj48YXV0aG9yPlJla2h0
bWFuLCBOLjwvYXV0aG9yPjxhdXRob3I+TW9yZWlyYSwgQS4gTC48L2F1dGhvcj48YXV0aG9yPkli
cmFoaW0sIEYuPC9hdXRob3I+PGF1dGhvcj5CcnVnZ2VtYW4sIEMuPC9hdXRob3I+PGF1dGhvcj5H
YXNtaSwgQi48L2F1dGhvcj48YXV0aG9yPlphcHBhc29kaSwgUi48L2F1dGhvcj48YXV0aG9yPk1h
ZWRhLCBZLjwvYXV0aG9yPjxhdXRob3I+U2FuZGVyLCBDLjwvYXV0aG9yPjxhdXRob3I+R2Fyb24s
IEUuIEIuPC9hdXRob3I+PGF1dGhvcj5NZXJnaG91YiwgVC48L2F1dGhvcj48YXV0aG9yPldvbGNo
b2ssIEouIEQuPC9hdXRob3I+PGF1dGhvcj5TY2h1bWFjaGVyLCBULiBOLjwvYXV0aG9yPjxhdXRo
b3I+Q2hhbiwgVC4gQS48L2F1dGhvcj48L2F1dGhvcnM+PC9jb250cmlidXRvcnM+PGF1dGgtYWRk
cmVzcz5EZXBhcnRtZW50IG9mIE1lZGljaW5lLCBNZW1vcmlhbCBTbG9hbiBLZXR0ZXJpbmcgQ2Fu
Y2VyIENlbnRlciwgTmV3IFlvcmssIE5ZIDEwMDY1LCBVU0EuIFdlaWxsIENvcm5lbGwgTWVkaWNh
bCBDb2xsZWdlLCBOZXcgWW9yaywgTlksIDEwMDY1LCBVU0EuIGNoYW50QG1za2NjLm9yZy4mI3hE
O0RlcGFydG1lbnQgb2YgTWVkaWNpbmUsIE1lbW9yaWFsIFNsb2FuIEtldHRlcmluZyBDYW5jZXIg
Q2VudGVyLCBOZXcgWW9yaywgTlkgMTAwNjUsIFVTQS4gV2VpbGwgQ29ybmVsbCBNZWRpY2FsIENv
bGxlZ2UsIE5ldyBZb3JrLCBOWSwgMTAwNjUsIFVTQS4mI3hEO0RlcGFydG1lbnQgb2YgTWVkaWNp
bmUsIE1lbW9yaWFsIFNsb2FuIEtldHRlcmluZyBDYW5jZXIgQ2VudGVyLCBOZXcgWW9yaywgTlkg
MTAwNjUsIFVTQS4gV2VpbGwgQ29ybmVsbCBNZWRpY2FsIENvbGxlZ2UsIE5ldyBZb3JrLCBOWSwg
MTAwNjUsIFVTQS4gSHVtYW4gT25jb2xvZ3kgYW5kIFBhdGhvZ2VuZXNpcyBQcm9ncmFtLCBNZW1v
cmlhbCBTbG9hbiBLZXR0ZXJpbmcgQ2FuY2VyIENlbnRlciwgTmV3IFlvcmssIE5ZIDEwMDY1LCBV
U0EuJiN4RDtEaXZpc2lvbiBvZiBJbW11bm9sb2d5LCBOZXRoZXJsYW5kcyBDYW5jZXIgSW5zdGl0
dXRlLCAxMDY2IENYIEFtc3RlcmRhbSwgTmV0aGVybGFuZHMuJiN4RDtIdW1hbiBPbmNvbG9neSBh
bmQgUGF0aG9nZW5lc2lzIFByb2dyYW0sIE1lbW9yaWFsIFNsb2FuIEtldHRlcmluZyBDYW5jZXIg
Q2VudGVyLCBOZXcgWW9yaywgTlkgMTAwNjUsIFVTQS4mI3hEO0RlcGFydG1lbnQgb2YgUmFkaWF0
aW9uIE9uY29sb2d5LCBNZW1vcmlhbCBTbG9hbiBLZXR0ZXJpbmcgQ2FuY2VyIENlbnRlciwgTmV3
IFlvcmssIE5ZIDEwMDY1LCBVU0EuJiN4RDtJbW11bmUgTW9uaXRvcmluZyBDb3JlLCBMdWR3aWcg
Q2VudGVyIGZvciBDYW5jZXIgSW1tdW5vdGhlcmFweSwgTWVtb3JpYWwgU2xvYW4gS2V0dGVyaW5n
IENhbmNlciBDZW50ZXIsIE5ldyBZb3JrLCBOWSAxMDA2NSwgVVNBLiYjeEQ7Q29tcHV0YXRpb24g
QmlvbG9neSBQcm9ncmFtLCBNZW1vcmlhbCBTbG9hbiBLZXR0ZXJpbmcgQ2FuY2VyIENlbnRlciwg
TmV3IFlvcmssIE5ZIDEwMDY1LCBVU0EuJiN4RDtEZXBhcnRtZW50IG9mIFBhdGhvbG9neSwgTWVt
b3JpYWwgU2xvYW4gS2V0dGVyaW5nIENhbmNlciBDZW50ZXIsIE5ldyBZb3JrLCBOWSAxMDA2NSwg
VVNBLiYjeEQ7RGVwYXJ0bWVudCBvZiBNZWRpY2luZSwgTWVtb3JpYWwgU2xvYW4gS2V0dGVyaW5n
IENhbmNlciBDZW50ZXIsIE5ldyBZb3JrLCBOWSAxMDA2NSwgVVNBLiYjeEQ7RGVwYXJ0bWVudCBv
ZiBNYXRoZW1hdGljcywgQ29sdW1iaWEgVW5pdmVyc2l0eSwgTmV3IFlvcmssIE5ZLCAxMDAyNywg
VVNBLiYjeEQ7THVkd2lnIENvbGxhYm9yYXRpdmUgTGFib3JhdG9yeSwgTWVtb3JpYWwgU2xvYW4g
S2V0dGVyaW5nIENhbmNlciBDZW50ZXIsIE5ldyBZb3JrLCBOWSAxMDA2NSwgVVNBLiYjeEQ7RGF2
aWQgR2VmZmVuIFNjaG9vbCBvZiBNZWRpY2luZSBhdCBVQ0xBLCAyODI1IFNhbnRhIE1vbmljYSBC
b3VsZXZhcmQsIFN1aXRlIDIwMCwgU2FudGEgTW9uaWNhLCBDQSA5MDQwNCwgVVNBLiYjeEQ7RGVw
YXJ0bWVudCBvZiBNZWRpY2luZSwgTWVtb3JpYWwgU2xvYW4gS2V0dGVyaW5nIENhbmNlciBDZW50
ZXIsIE5ldyBZb3JrLCBOWSAxMDA2NSwgVVNBLiBMdWR3aWcgQ29sbGFib3JhdGl2ZSBMYWJvcmF0
b3J5LCBNZW1vcmlhbCBTbG9hbiBLZXR0ZXJpbmcgQ2FuY2VyIENlbnRlciwgTmV3IFlvcmssIE5Z
IDEwMDY1LCBVU0EuJiN4RDtEZXBhcnRtZW50IG9mIE1lZGljaW5lLCBNZW1vcmlhbCBTbG9hbiBL
ZXR0ZXJpbmcgQ2FuY2VyIENlbnRlciwgTmV3IFlvcmssIE5ZIDEwMDY1LCBVU0EuIFdlaWxsIENv
cm5lbGwgTWVkaWNhbCBDb2xsZWdlLCBOZXcgWW9yaywgTlksIDEwMDY1LCBVU0EuIEx1ZHdpZyBD
b2xsYWJvcmF0aXZlIExhYm9yYXRvcnksIE1lbW9yaWFsIFNsb2FuIEtldHRlcmluZyBDYW5jZXIg
Q2VudGVyLCBOZXcgWW9yaywgTlkgMTAwNjUsIFVTQS4mI3hEO1dlaWxsIENvcm5lbGwgTWVkaWNh
bCBDb2xsZWdlLCBOZXcgWW9yaywgTlksIDEwMDY1LCBVU0EuIEh1bWFuIE9uY29sb2d5IGFuZCBQ
YXRob2dlbmVzaXMgUHJvZ3JhbSwgTWVtb3JpYWwgU2xvYW4gS2V0dGVyaW5nIENhbmNlciBDZW50
ZXIsIE5ldyBZb3JrLCBOWSAxMDA2NSwgVVNBLiBEZXBhcnRtZW50IG9mIFJhZGlhdGlvbiBPbmNv
bG9neSwgTWVtb3JpYWwgU2xvYW4gS2V0dGVyaW5nIENhbmNlciBDZW50ZXIsIE5ldyBZb3JrLCBO
WSAxMDA2NSwgVVNBLiBjaGFudEBtc2tjYy5vcmcuPC9hdXRoLWFkZHJlc3M+PHRpdGxlcz48dGl0
bGU+Q2FuY2VyIGltbXVub2xvZ3kuIE11dGF0aW9uYWwgbGFuZHNjYXBlIGRldGVybWluZXMgc2Vu
c2l0aXZpdHkgdG8gUEQtMSBibG9ja2FkZSBpbiBub24tc21hbGwgY2VsbCBsdW5nIGNhbmNlcjwv
dGl0bGU+PHNlY29uZGFyeS10aXRsZT5TY2llbmNlPC9zZWNvbmRhcnktdGl0bGU+PGFsdC10aXRs
ZT5TY2llbmNlIChOZXcgWW9yaywgTi5ZLik8L2FsdC10aXRsZT48L3RpdGxlcz48cGVyaW9kaWNh
bD48ZnVsbC10aXRsZT5TY2llbmNlPC9mdWxsLXRpdGxlPjxhYmJyLTE+U2NpZW5jZSAoTmV3IFlv
cmssIE4uWS4pPC9hYmJyLTE+PC9wZXJpb2RpY2FsPjxhbHQtcGVyaW9kaWNhbD48ZnVsbC10aXRs
ZT5TY2llbmNlPC9mdWxsLXRpdGxlPjxhYmJyLTE+U2NpZW5jZSAoTmV3IFlvcmssIE4uWS4pPC9h
YmJyLTE+PC9hbHQtcGVyaW9kaWNhbD48cGFnZXM+MTI0LTg8L3BhZ2VzPjx2b2x1bWU+MzQ4PC92
b2x1bWU+PG51bWJlcj42MjMwPC9udW1iZXI+PGVkaXRpb24+MjAxNS8wMy8xNTwvZWRpdGlvbj48
a2V5d29yZHM+PGtleXdvcmQ+QW50aWJvZGllcywgTW9ub2Nsb25hbCwgSHVtYW5pemVkLyp0aGVy
YXBldXRpYyB1c2U8L2tleXdvcmQ+PGtleXdvcmQ+QW50aW5lb3BsYXN0aWMgQWdlbnRzLyp0aGVy
YXBldXRpYyB1c2U8L2tleXdvcmQ+PGtleXdvcmQ+Q0Q4LVBvc2l0aXZlIFQtTHltcGhvY3l0ZXMv
aW1tdW5vbG9neTwva2V5d29yZD48a2V5d29yZD5DYXJjaW5vbWEsIE5vbi1TbWFsbC1DZWxsIEx1
bmcvKmRydWcgdGhlcmFweS8qZ2VuZXRpY3MvaW1tdW5vbG9neTwva2V5d29yZD48a2V5d29yZD5D
b2hvcnQgU3R1ZGllczwva2V5d29yZD48a2V5d29yZD5ETkEgUmVwYWlyL2dlbmV0aWNzPC9rZXl3
b3JkPjxrZXl3b3JkPkRpc2Vhc2UtRnJlZSBTdXJ2aXZhbDwva2V5d29yZD48a2V5d29yZD5EcnVn
IFJlc2lzdGFuY2UsIE5lb3BsYXNtLypnZW5ldGljczwva2V5d29yZD48a2V5d29yZD5IdW1hbnM8
L2tleXdvcmQ+PGtleXdvcmQ+THVuZyBOZW9wbGFzbXMvKmRydWcgdGhlcmFweS8qZ2VuZXRpY3Mv
aW1tdW5vbG9neTwva2V5d29yZD48a2V5d29yZD5NdXRhdGlvbjwva2V5d29yZD48a2V5d29yZD5Q
cm9ncmFtbWVkIENlbGwgRGVhdGggMSBSZWNlcHRvci8qYW50YWdvbmlzdHMgJmFtcDsgaW5oaWJp
dG9yczwva2V5d29yZD48a2V5d29yZD5TbW9raW5nL2dlbmV0aWNzPC9rZXl3b3JkPjwva2V5d29y
ZHM+PGRhdGVzPjx5ZWFyPjIwMTU8L3llYXI+PHB1Yi1kYXRlcz48ZGF0ZT5BcHIgMzwvZGF0ZT48
L3B1Yi1kYXRlcz48L2RhdGVzPjxpc2JuPjAwMzYtODA3NTwvaXNibj48YWNjZXNzaW9uLW51bT4y
NTc2NTA3MDwvYWNjZXNzaW9uLW51bT48dXJscz48cmVsYXRlZC11cmxzPjx1cmw+aHR0cDovL3d3
dy5zY2llbmNlbWFnLm9yZy9jb250ZW50LzM0OC82MjMwLzEyNDwvdXJsPjwvcmVsYXRlZC11cmxz
PjwvdXJscz48ZWxlY3Ryb25pYy1yZXNvdXJjZS1udW0+MTAuMTEyNi9zY2llbmNlLmFhYTEzNDg8
L2VsZWN0cm9uaWMtcmVzb3VyY2UtbnVtPjxyZW1vdGUtZGF0YWJhc2UtcHJvdmlkZXI+TkxNPC9y
ZW1vdGUtZGF0YWJhc2UtcHJvdmlkZXI+PGxhbmd1YWdlPmVuZzwvbGFuZ3VhZ2U+PC9yZWNvcmQ+
PC9DaXRlPjxDaXRlPjxBdXRob3I+U255ZGVyPC9BdXRob3I+PFllYXI+MjAxNDwvWWVhcj48UmVj
TnVtPjE2Mzk8L1JlY051bT48cmVjb3JkPjxyZWMtbnVtYmVyPjE2Mzk8L3JlYy1udW1iZXI+PGZv
cmVpZ24ta2V5cz48a2V5IGFwcD0iRU4iIGRiLWlkPSJlcmQyemZkMmpwcnhzOWV0ZTk2NXJ4ZTky
ZnN2ZGRwNXJkc3ciIHRpbWVzdGFtcD0iMTQ0NDA1NjY0NCI+MTYzOTwva2V5PjwvZm9yZWlnbi1r
ZXlzPjxyZWYtdHlwZSBuYW1lPSJKb3VybmFsIEFydGljbGUiPjE3PC9yZWYtdHlwZT48Y29udHJp
YnV0b3JzPjxhdXRob3JzPjxhdXRob3I+U255ZGVyLCBBLjwvYXV0aG9yPjxhdXRob3I+TWFrYXJv
diwgVi48L2F1dGhvcj48YXV0aG9yPk1lcmdob3ViLCBULjwvYXV0aG9yPjxhdXRob3I+WXVhbiwg
Si48L2F1dGhvcj48YXV0aG9yPlphcmV0c2t5LCBKLiBNLjwvYXV0aG9yPjxhdXRob3I+RGVzcmlj
aGFyZCwgQS48L2F1dGhvcj48YXV0aG9yPldhbHNoLCBMLiBBLjwvYXV0aG9yPjxhdXRob3I+UG9z
dG93LCBNLiBBLjwvYXV0aG9yPjxhdXRob3I+V29uZywgUC48L2F1dGhvcj48YXV0aG9yPkhvLCBU
LiBTLjwvYXV0aG9yPjxhdXRob3I+SG9sbG1hbm4sIFQuIEouPC9hdXRob3I+PGF1dGhvcj5CcnVn
Z2VtYW4sIEMuPC9hdXRob3I+PGF1dGhvcj5LYW5uYW4sIEsuPC9hdXRob3I+PGF1dGhvcj5MaSwg
WS48L2F1dGhvcj48YXV0aG9yPkVsaXBlbmFobGksIEMuPC9hdXRob3I+PGF1dGhvcj5MaXUsIEMu
PC9hdXRob3I+PGF1dGhvcj5IYXJiaXNvbiwgQy4gVC48L2F1dGhvcj48YXV0aG9yPldhbmcsIEwu
PC9hdXRob3I+PGF1dGhvcj5SaWJhcywgQS48L2F1dGhvcj48YXV0aG9yPldvbGNob2ssIEouIEQu
PC9hdXRob3I+PGF1dGhvcj5DaGFuLCBULiBBLjwvYXV0aG9yPjwvYXV0aG9ycz48L2NvbnRyaWJ1
dG9ycz48YXV0aC1hZGRyZXNzPkZyb20gdGhlIERlcGFydG1lbnQgb2YgTWVkaWNpbmUgKEEuUy4s
IFQuTS4sIE0uQS5QLiwgSi5ELlcuKSwgSHVtYW4gT25jb2xvZ3kgYW5kIFBhdGhvZ2VuZXNpcyBQ
cm9ncmFtIChBLlMuLCBWLk0uLCBBLkQuLCBMLkEuVy4sIEsuSy4sIFQuQS5DLiksIFN3aW0gYWNy
b3NzIEFtZXJpY2EtTHVkd2lnIENvbGxhYm9yYXRpdmUgUmVzZWFyY2ggTGFib3JhdG9yeSAoVC5N
LiwgWS5MLiwgQy5FLiwgQy5MLiwgSi5ELlcuKSwgRGVwYXJ0bWVudCBvZiBSYWRpYXRpb24gT25j
b2xvZ3kgKFQuQS5DLiksIERlcGFydG1lbnQgb2YgUGF0aG9sb2d5IChULkouSC4pLCBhbmQgSW1t
dW5vbG9neSBQcm9ncmFtLCBMdWR3aWcgQ2VudGVyIGZvciBDYW5jZXIgSW1tdW5vdGhlcmFweSAo
Si5ZLiwgUC5XLiwgVC5TLkguLCBKLkQuVy4pLCBNZW1vcmlhbCBTbG9hbiBLZXR0ZXJpbmcgQ2Fu
Y2VyIENlbnRlcjsgV2VpbGwgQ29ybmVsbCBNZWRpY2FsIENvbGxlZ2UgKEEuUy4sIE0uQS5QLiwg
Si5ELlcuLCBULkEuQy4pOyBhbmQgRGVwYXJ0bWVudCBvZiBNYXRoZW1hdGljcywgQ29sdW1iaWEg
VW5pdmVyc2l0eSAoQy5CLikgLSBhbGwgaW4gTmV3IFlvcms7IHRoZSBEZXBhcnRtZW50IG9mIE1v
bGVjdWxhciBhbmQgTWVkaWNhbCBQaGFybWFjb2xvZ3kgKEouTS5aLiwgQS5SLikgYW5kIHRoZSBE
ZXBhcnRtZW50IG9mIE1lZGljaW5lLCBEaXZpc2lvbiBvZiBIZW1hdG9sb2d5LU9uY29sb2d5LCBK
b25zc29uIENvbXByZWhlbnNpdmUgQ2FuY2VyIENlbnRlciAoQS5SLiksIFVuaXZlcnNpdHkgb2Yg
Q2FsaWZvcm5pYSwgTG9zIEFuZ2VsZXMsIExvcyBBbmdlbGVzOyBhbmQgQnJpc3RvbC1NeWVycyBT
cXVpYmIsIFByaW5jZXRvbiwgTkogKEMuVC5ILiwgTC5XLikuPC9hdXRoLWFkZHJlc3M+PHRpdGxl
cz48dGl0bGU+R2VuZXRpYyBiYXNpcyBmb3IgY2xpbmljYWwgcmVzcG9uc2UgdG8gQ1RMQS00IGJs
b2NrYWRlIGluIG1lbGFub21hPC90aXRsZT48c2Vjb25kYXJ5LXRpdGxlPk4gRW5nbCBKIE1lZDwv
c2Vjb25kYXJ5LXRpdGxlPjxhbHQtdGl0bGU+VGhlIE5ldyBFbmdsYW5kIGpvdXJuYWwgb2YgbWVk
aWNpbmU8L2FsdC10aXRsZT48L3RpdGxlcz48cGVyaW9kaWNhbD48ZnVsbC10aXRsZT5OIEVuZ2wg
SiBNZWQ8L2Z1bGwtdGl0bGU+PC9wZXJpb2RpY2FsPjxwYWdlcz4yMTg5LTk5PC9wYWdlcz48dm9s
dW1lPjM3MTwvdm9sdW1lPjxudW1iZXI+MjM8L251bWJlcj48ZWRpdGlvbj4yMDE0LzExLzIwPC9l
ZGl0aW9uPjxrZXl3b3Jkcz48a2V5d29yZD5BZHVsdDwva2V5d29yZD48a2V5d29yZD5BZ2VkPC9r
ZXl3b3JkPjxrZXl3b3JkPkFnZWQsIDgwIGFuZCBvdmVyPC9rZXl3b3JkPjxrZXl3b3JkPkFudGli
b2RpZXMsIE1vbm9jbG9uYWwvKnRoZXJhcGV1dGljIHVzZTwva2V5d29yZD48a2V5d29yZD5BbnRp
bmVvcGxhc3RpYyBBZ2VudHMvKnRoZXJhcGV1dGljIHVzZTwva2V5d29yZD48a2V5d29yZD5DVExB
LTQgQW50aWdlbi8qYW50YWdvbmlzdHMgJmFtcDsgaW5oaWJpdG9ycy9pbW11bm9sb2d5PC9rZXl3
b3JkPjxrZXl3b3JkPkV4b21lPC9rZXl3b3JkPjxrZXl3b3JkPkZlbWFsZTwva2V5d29yZD48a2V5
d29yZD5IaWdoLVRocm91Z2hwdXQgTnVjbGVvdGlkZSBTZXF1ZW5jaW5nPC9rZXl3b3JkPjxrZXl3
b3JkPkhpc3RvY29tcGF0aWJpbGl0eSBUZXN0aW5nPC9rZXl3b3JkPjxrZXl3b3JkPkh1bWFuczwv
a2V5d29yZD48a2V5d29yZD5NYWxlPC9rZXl3b3JkPjxrZXl3b3JkPk1lbGFub21hL2RydWcgdGhl
cmFweS8qZ2VuZXRpY3MvaW1tdW5vbG9neS9zZWNvbmRhcnk8L2tleXdvcmQ+PGtleXdvcmQ+TWlk
ZGxlIEFnZWQ8L2tleXdvcmQ+PGtleXdvcmQ+TXV0YXRpb248L2tleXdvcmQ+PGtleXdvcmQ+U2tp
biBOZW9wbGFzbXMvZHJ1ZyB0aGVyYXB5LypnZW5ldGljcy9pbW11bm9sb2d5PC9rZXl3b3JkPjwv
a2V5d29yZHM+PGRhdGVzPjx5ZWFyPjIwMTQ8L3llYXI+PHB1Yi1kYXRlcz48ZGF0ZT5EZWMgNDwv
ZGF0ZT48L3B1Yi1kYXRlcz48L2RhdGVzPjxpc2JuPjAwMjgtNDc5MzwvaXNibj48YWNjZXNzaW9u
LW51bT4yNTQwOTI2MDwvYWNjZXNzaW9uLW51bT48dXJscz48cmVsYXRlZC11cmxzPjx1cmw+aHR0
cDovL3d3dy5uY2JpLm5sbS5uaWguZ292L3BtYy9hcnRpY2xlcy9QTUM0MzE1MzE5L3BkZi9uaWht
cy02NTA4MzEucGRmPC91cmw+PC9yZWxhdGVkLXVybHM+PC91cmxzPjxjdXN0b20yPlBtYzQzMTUz
MTk8L2N1c3RvbTI+PGN1c3RvbTY+TmlobXM2NTA4MzE8L2N1c3RvbTY+PGVsZWN0cm9uaWMtcmVz
b3VyY2UtbnVtPjEwLjEwNTYvTkVKTW9hMTQwNjQ5ODwvZWxlY3Ryb25pYy1yZXNvdXJjZS1udW0+
PHJlbW90ZS1kYXRhYmFzZS1wcm92aWRlcj5OTE08L3JlbW90ZS1kYXRhYmFzZS1wcm92aWRlcj48
bGFuZ3VhZ2U+ZW5nPC9sYW5ndWFnZT48L3JlY29yZD48L0NpdGU+PENpdGU+PEF1dGhvcj5TY2h1
bWFjaGVyPC9BdXRob3I+PFllYXI+MjAxNTwvWWVhcj48UmVjTnVtPjE2NDA8L1JlY051bT48cmVj
b3JkPjxyZWMtbnVtYmVyPjE2NDA8L3JlYy1udW1iZXI+PGZvcmVpZ24ta2V5cz48a2V5IGFwcD0i
RU4iIGRiLWlkPSJlcmQyemZkMmpwcnhzOWV0ZTk2NXJ4ZTkyZnN2ZGRwNXJkc3ciIHRpbWVzdGFt
cD0iMTQ0NDA1NjY5MSI+MTY0MDwva2V5PjwvZm9yZWlnbi1rZXlzPjxyZWYtdHlwZSBuYW1lPSJK
b3VybmFsIEFydGljbGUiPjE3PC9yZWYtdHlwZT48Y29udHJpYnV0b3JzPjxhdXRob3JzPjxhdXRo
b3I+U2NodW1hY2hlciwgVC4gTi48L2F1dGhvcj48YXV0aG9yPlNjaHJlaWJlciwgUi4gRC48L2F1
dGhvcj48L2F1dGhvcnM+PC9jb250cmlidXRvcnM+PGF1dGgtYWRkcmVzcz5EaXZpc2lvbiBvZiBJ
bW11bm9sb2d5LCBOZXRoZXJsYW5kcyBDYW5jZXIgSW5zdGl0dXRlLCBQbGVzbWFubGFhbiAxMjEs
IDEwNjYgQ1gsIEFtc3RlcmRhbSwgTmV0aGVybGFuZHMuIHQuc2NodW1hY2hlckBua2kubmwgc2No
cmVpYmVyQGltbXVub2xvZ3kud3VzdGwuZWR1LiYjeEQ7RGVwYXJ0bWVudCBvZiBQYXRob2xvZ3kg
YW5kIEltbXVub2xvZ3ksIFdhc2hpbmd0b24gVW5pdmVyc2l0eSBTY2hvb2wgb2YgTWVkaWNpbmUs
IDY2MCBTb3V0aCBFdWNsaWQgQXZlbnVlLCBTdC4gTG91aXMsIE1PIDYzMTEwLCBVU0EuIHQuc2No
dW1hY2hlckBua2kubmwgc2NocmVpYmVyQGltbXVub2xvZ3kud3VzdGwuZWR1LjwvYXV0aC1hZGRy
ZXNzPjx0aXRsZXM+PHRpdGxlPk5lb2FudGlnZW5zIGluIGNhbmNlciBpbW11bm90aGVyYXB5PC90
aXRsZT48c2Vjb25kYXJ5LXRpdGxlPlNjaWVuY2U8L3NlY29uZGFyeS10aXRsZT48YWx0LXRpdGxl
PlNjaWVuY2UgKE5ldyBZb3JrLCBOLlkuKTwvYWx0LXRpdGxlPjwvdGl0bGVzPjxwZXJpb2RpY2Fs
PjxmdWxsLXRpdGxlPlNjaWVuY2U8L2Z1bGwtdGl0bGU+PGFiYnItMT5TY2llbmNlIChOZXcgWW9y
aywgTi5ZLik8L2FiYnItMT48L3BlcmlvZGljYWw+PGFsdC1wZXJpb2RpY2FsPjxmdWxsLXRpdGxl
PlNjaWVuY2U8L2Z1bGwtdGl0bGU+PGFiYnItMT5TY2llbmNlIChOZXcgWW9yaywgTi5ZLik8L2Fi
YnItMT48L2FsdC1wZXJpb2RpY2FsPjxwYWdlcz42OS03NDwvcGFnZXM+PHZvbHVtZT4zNDg8L3Zv
bHVtZT48bnVtYmVyPjYyMzA8L251bWJlcj48ZWRpdGlvbj4yMDE1LzA0LzA0PC9lZGl0aW9uPjxr
ZXl3b3Jkcz48a2V5d29yZD5BbnRpZ2VucywgTmVvcGxhc20vZ2VuZXRpY3MvKmltbXVub2xvZ3k8
L2tleXdvcmQ+PGtleXdvcmQ+RE5BIE11dGF0aW9uYWwgQW5hbHlzaXM8L2tleXdvcmQ+PGtleXdv
cmQ+RXhvbWU8L2tleXdvcmQ+PGtleXdvcmQ+RmVtYWxlPC9rZXl3b3JkPjxrZXl3b3JkPkdlbmVz
LCBOZW9wbGFzbTwva2V5d29yZD48a2V5d29yZD5IdW1hbnM8L2tleXdvcmQ+PGtleXdvcmQ+SW1t
dW5vdGhlcmFweS8qbWV0aG9kczwva2V5d29yZD48a2V5d29yZD5NdXRhdGlvbjwva2V5d29yZD48
a2V5d29yZD5OZW9wbGFzbXMvZ2VuZXRpY3MvaW1tdW5vbG9neS8qdGhlcmFweTwva2V5d29yZD48
a2V5d29yZD5ULUx5bXBob2N5dGVzLyppbW11bm9sb2d5PC9rZXl3b3JkPjxrZXl3b3JkPlR1bW9y
IE1hcmtlcnMsIEJpb2xvZ2ljYWwvZ2VuZXRpY3MvKmltbXVub2xvZ3k8L2tleXdvcmQ+PC9rZXl3
b3Jkcz48ZGF0ZXM+PHllYXI+MjAxNTwveWVhcj48cHViLWRhdGVzPjxkYXRlPkFwciAzPC9kYXRl
PjwvcHViLWRhdGVzPjwvZGF0ZXM+PGlzYm4+MDAzNi04MDc1PC9pc2JuPjxhY2Nlc3Npb24tbnVt
PjI1ODM4Mzc1PC9hY2Nlc3Npb24tbnVtPjx1cmxzPjxyZWxhdGVkLXVybHM+PHVybD5odHRwOi8v
d3d3LnNjaWVuY2VtYWcub3JnL2NvbnRlbnQvMzQ4LzYyMzAvNjk8L3VybD48L3JlbGF0ZWQtdXJs
cz48L3VybHM+PGVsZWN0cm9uaWMtcmVzb3VyY2UtbnVtPjEwLjExMjYvc2NpZW5jZS5hYWE0OTcx
PC9lbGVjdHJvbmljLXJlc291cmNlLW51bT48cmVtb3RlLWRhdGFiYXNlLXByb3ZpZGVyPk5MTTwv
cmVtb3RlLWRhdGFiYXNlLXByb3ZpZGVyPjxsYW5ndWFnZT5lbmc8L2xhbmd1YWdlPjwvcmVjb3Jk
PjwvQ2l0ZT48L0VuZE5vdGU+AG==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 </w:instrTex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SaXp2aTwvQXV0aG9yPjxZZWFyPjIwMTU8L1llYXI+PFJl
Y051bT4xNjM4PC9SZWNOdW0+PERpc3BsYXlUZXh0PjxzdHlsZSBmYWNlPSJzdXBlcnNjcmlwdCI+
NS03PC9zdHlsZT48L0Rpc3BsYXlUZXh0PjxyZWNvcmQ+PHJlYy1udW1iZXI+MTYzODwvcmVjLW51
bWJlcj48Zm9yZWlnbi1rZXlzPjxrZXkgYXBwPSJFTiIgZGItaWQ9ImVyZDJ6ZmQyanByeHM5ZXRl
OTY1cnhlOTJmc3ZkZHA1cmRzdyIgdGltZXN0YW1wPSIxNDQ0MDU2NTU4Ij4xNjM4PC9rZXk+PC9m
b3JlaWduLWtleXM+PHJlZi10eXBlIG5hbWU9IkpvdXJuYWwgQXJ0aWNsZSI+MTc8L3JlZi10eXBl
Pjxjb250cmlidXRvcnM+PGF1dGhvcnM+PGF1dGhvcj5SaXp2aSwgTi4gQS48L2F1dGhvcj48YXV0
aG9yPkhlbGxtYW5uLCBNLiBELjwvYXV0aG9yPjxhdXRob3I+U255ZGVyLCBBLjwvYXV0aG9yPjxh
dXRob3I+S3Zpc3Rib3JnLCBQLjwvYXV0aG9yPjxhdXRob3I+TWFrYXJvdiwgVi48L2F1dGhvcj48
YXV0aG9yPkhhdmVsLCBKLiBKLjwvYXV0aG9yPjxhdXRob3I+TGVlLCBXLjwvYXV0aG9yPjxhdXRo
b3I+WXVhbiwgSi48L2F1dGhvcj48YXV0aG9yPldvbmcsIFAuPC9hdXRob3I+PGF1dGhvcj5Ibywg
VC4gUy48L2F1dGhvcj48YXV0aG9yPk1pbGxlciwgTS4gTC48L2F1dGhvcj48YXV0aG9yPlJla2h0
bWFuLCBOLjwvYXV0aG9yPjxhdXRob3I+TW9yZWlyYSwgQS4gTC48L2F1dGhvcj48YXV0aG9yPkli
cmFoaW0sIEYuPC9hdXRob3I+PGF1dGhvcj5CcnVnZ2VtYW4sIEMuPC9hdXRob3I+PGF1dGhvcj5H
YXNtaSwgQi48L2F1dGhvcj48YXV0aG9yPlphcHBhc29kaSwgUi48L2F1dGhvcj48YXV0aG9yPk1h
ZWRhLCBZLjwvYXV0aG9yPjxhdXRob3I+U2FuZGVyLCBDLjwvYXV0aG9yPjxhdXRob3I+R2Fyb24s
IEUuIEIuPC9hdXRob3I+PGF1dGhvcj5NZXJnaG91YiwgVC48L2F1dGhvcj48YXV0aG9yPldvbGNo
b2ssIEouIEQuPC9hdXRob3I+PGF1dGhvcj5TY2h1bWFjaGVyLCBULiBOLjwvYXV0aG9yPjxhdXRo
b3I+Q2hhbiwgVC4gQS48L2F1dGhvcj48L2F1dGhvcnM+PC9jb250cmlidXRvcnM+PGF1dGgtYWRk
cmVzcz5EZXBhcnRtZW50IG9mIE1lZGljaW5lLCBNZW1vcmlhbCBTbG9hbiBLZXR0ZXJpbmcgQ2Fu
Y2VyIENlbnRlciwgTmV3IFlvcmssIE5ZIDEwMDY1LCBVU0EuIFdlaWxsIENvcm5lbGwgTWVkaWNh
bCBDb2xsZWdlLCBOZXcgWW9yaywgTlksIDEwMDY1LCBVU0EuIGNoYW50QG1za2NjLm9yZy4mI3hE
O0RlcGFydG1lbnQgb2YgTWVkaWNpbmUsIE1lbW9yaWFsIFNsb2FuIEtldHRlcmluZyBDYW5jZXIg
Q2VudGVyLCBOZXcgWW9yaywgTlkgMTAwNjUsIFVTQS4gV2VpbGwgQ29ybmVsbCBNZWRpY2FsIENv
bGxlZ2UsIE5ldyBZb3JrLCBOWSwgMTAwNjUsIFVTQS4mI3hEO0RlcGFydG1lbnQgb2YgTWVkaWNp
bmUsIE1lbW9yaWFsIFNsb2FuIEtldHRlcmluZyBDYW5jZXIgQ2VudGVyLCBOZXcgWW9yaywgTlkg
MTAwNjUsIFVTQS4gV2VpbGwgQ29ybmVsbCBNZWRpY2FsIENvbGxlZ2UsIE5ldyBZb3JrLCBOWSwg
MTAwNjUsIFVTQS4gSHVtYW4gT25jb2xvZ3kgYW5kIFBhdGhvZ2VuZXNpcyBQcm9ncmFtLCBNZW1v
cmlhbCBTbG9hbiBLZXR0ZXJpbmcgQ2FuY2VyIENlbnRlciwgTmV3IFlvcmssIE5ZIDEwMDY1LCBV
U0EuJiN4RDtEaXZpc2lvbiBvZiBJbW11bm9sb2d5LCBOZXRoZXJsYW5kcyBDYW5jZXIgSW5zdGl0
dXRlLCAxMDY2IENYIEFtc3RlcmRhbSwgTmV0aGVybGFuZHMuJiN4RDtIdW1hbiBPbmNvbG9neSBh
bmQgUGF0aG9nZW5lc2lzIFByb2dyYW0sIE1lbW9yaWFsIFNsb2FuIEtldHRlcmluZyBDYW5jZXIg
Q2VudGVyLCBOZXcgWW9yaywgTlkgMTAwNjUsIFVTQS4mI3hEO0RlcGFydG1lbnQgb2YgUmFkaWF0
aW9uIE9uY29sb2d5LCBNZW1vcmlhbCBTbG9hbiBLZXR0ZXJpbmcgQ2FuY2VyIENlbnRlciwgTmV3
IFlvcmssIE5ZIDEwMDY1LCBVU0EuJiN4RDtJbW11bmUgTW9uaXRvcmluZyBDb3JlLCBMdWR3aWcg
Q2VudGVyIGZvciBDYW5jZXIgSW1tdW5vdGhlcmFweSwgTWVtb3JpYWwgU2xvYW4gS2V0dGVyaW5n
IENhbmNlciBDZW50ZXIsIE5ldyBZb3JrLCBOWSAxMDA2NSwgVVNBLiYjeEQ7Q29tcHV0YXRpb24g
QmlvbG9neSBQcm9ncmFtLCBNZW1vcmlhbCBTbG9hbiBLZXR0ZXJpbmcgQ2FuY2VyIENlbnRlciwg
TmV3IFlvcmssIE5ZIDEwMDY1LCBVU0EuJiN4RDtEZXBhcnRtZW50IG9mIFBhdGhvbG9neSwgTWVt
b3JpYWwgU2xvYW4gS2V0dGVyaW5nIENhbmNlciBDZW50ZXIsIE5ldyBZb3JrLCBOWSAxMDA2NSwg
VVNBLiYjeEQ7RGVwYXJ0bWVudCBvZiBNZWRpY2luZSwgTWVtb3JpYWwgU2xvYW4gS2V0dGVyaW5n
IENhbmNlciBDZW50ZXIsIE5ldyBZb3JrLCBOWSAxMDA2NSwgVVNBLiYjeEQ7RGVwYXJ0bWVudCBv
ZiBNYXRoZW1hdGljcywgQ29sdW1iaWEgVW5pdmVyc2l0eSwgTmV3IFlvcmssIE5ZLCAxMDAyNywg
VVNBLiYjeEQ7THVkd2lnIENvbGxhYm9yYXRpdmUgTGFib3JhdG9yeSwgTWVtb3JpYWwgU2xvYW4g
S2V0dGVyaW5nIENhbmNlciBDZW50ZXIsIE5ldyBZb3JrLCBOWSAxMDA2NSwgVVNBLiYjeEQ7RGF2
aWQgR2VmZmVuIFNjaG9vbCBvZiBNZWRpY2luZSBhdCBVQ0xBLCAyODI1IFNhbnRhIE1vbmljYSBC
b3VsZXZhcmQsIFN1aXRlIDIwMCwgU2FudGEgTW9uaWNhLCBDQSA5MDQwNCwgVVNBLiYjeEQ7RGVw
YXJ0bWVudCBvZiBNZWRpY2luZSwgTWVtb3JpYWwgU2xvYW4gS2V0dGVyaW5nIENhbmNlciBDZW50
ZXIsIE5ldyBZb3JrLCBOWSAxMDA2NSwgVVNBLiBMdWR3aWcgQ29sbGFib3JhdGl2ZSBMYWJvcmF0
b3J5LCBNZW1vcmlhbCBTbG9hbiBLZXR0ZXJpbmcgQ2FuY2VyIENlbnRlciwgTmV3IFlvcmssIE5Z
IDEwMDY1LCBVU0EuJiN4RDtEZXBhcnRtZW50IG9mIE1lZGljaW5lLCBNZW1vcmlhbCBTbG9hbiBL
ZXR0ZXJpbmcgQ2FuY2VyIENlbnRlciwgTmV3IFlvcmssIE5ZIDEwMDY1LCBVU0EuIFdlaWxsIENv
cm5lbGwgTWVkaWNhbCBDb2xsZWdlLCBOZXcgWW9yaywgTlksIDEwMDY1LCBVU0EuIEx1ZHdpZyBD
b2xsYWJvcmF0aXZlIExhYm9yYXRvcnksIE1lbW9yaWFsIFNsb2FuIEtldHRlcmluZyBDYW5jZXIg
Q2VudGVyLCBOZXcgWW9yaywgTlkgMTAwNjUsIFVTQS4mI3hEO1dlaWxsIENvcm5lbGwgTWVkaWNh
bCBDb2xsZWdlLCBOZXcgWW9yaywgTlksIDEwMDY1LCBVU0EuIEh1bWFuIE9uY29sb2d5IGFuZCBQ
YXRob2dlbmVzaXMgUHJvZ3JhbSwgTWVtb3JpYWwgU2xvYW4gS2V0dGVyaW5nIENhbmNlciBDZW50
ZXIsIE5ldyBZb3JrLCBOWSAxMDA2NSwgVVNBLiBEZXBhcnRtZW50IG9mIFJhZGlhdGlvbiBPbmNv
bG9neSwgTWVtb3JpYWwgU2xvYW4gS2V0dGVyaW5nIENhbmNlciBDZW50ZXIsIE5ldyBZb3JrLCBO
WSAxMDA2NSwgVVNBLiBjaGFudEBtc2tjYy5vcmcuPC9hdXRoLWFkZHJlc3M+PHRpdGxlcz48dGl0
bGU+Q2FuY2VyIGltbXVub2xvZ3kuIE11dGF0aW9uYWwgbGFuZHNjYXBlIGRldGVybWluZXMgc2Vu
c2l0aXZpdHkgdG8gUEQtMSBibG9ja2FkZSBpbiBub24tc21hbGwgY2VsbCBsdW5nIGNhbmNlcjwv
dGl0bGU+PHNlY29uZGFyeS10aXRsZT5TY2llbmNlPC9zZWNvbmRhcnktdGl0bGU+PGFsdC10aXRs
ZT5TY2llbmNlIChOZXcgWW9yaywgTi5ZLik8L2FsdC10aXRsZT48L3RpdGxlcz48cGVyaW9kaWNh
bD48ZnVsbC10aXRsZT5TY2llbmNlPC9mdWxsLXRpdGxlPjxhYmJyLTE+U2NpZW5jZSAoTmV3IFlv
cmssIE4uWS4pPC9hYmJyLTE+PC9wZXJpb2RpY2FsPjxhbHQtcGVyaW9kaWNhbD48ZnVsbC10aXRs
ZT5TY2llbmNlPC9mdWxsLXRpdGxlPjxhYmJyLTE+U2NpZW5jZSAoTmV3IFlvcmssIE4uWS4pPC9h
YmJyLTE+PC9hbHQtcGVyaW9kaWNhbD48cGFnZXM+MTI0LTg8L3BhZ2VzPjx2b2x1bWU+MzQ4PC92
b2x1bWU+PG51bWJlcj42MjMwPC9udW1iZXI+PGVkaXRpb24+MjAxNS8wMy8xNTwvZWRpdGlvbj48
a2V5d29yZHM+PGtleXdvcmQ+QW50aWJvZGllcywgTW9ub2Nsb25hbCwgSHVtYW5pemVkLyp0aGVy
YXBldXRpYyB1c2U8L2tleXdvcmQ+PGtleXdvcmQ+QW50aW5lb3BsYXN0aWMgQWdlbnRzLyp0aGVy
YXBldXRpYyB1c2U8L2tleXdvcmQ+PGtleXdvcmQ+Q0Q4LVBvc2l0aXZlIFQtTHltcGhvY3l0ZXMv
aW1tdW5vbG9neTwva2V5d29yZD48a2V5d29yZD5DYXJjaW5vbWEsIE5vbi1TbWFsbC1DZWxsIEx1
bmcvKmRydWcgdGhlcmFweS8qZ2VuZXRpY3MvaW1tdW5vbG9neTwva2V5d29yZD48a2V5d29yZD5D
b2hvcnQgU3R1ZGllczwva2V5d29yZD48a2V5d29yZD5ETkEgUmVwYWlyL2dlbmV0aWNzPC9rZXl3
b3JkPjxrZXl3b3JkPkRpc2Vhc2UtRnJlZSBTdXJ2aXZhbDwva2V5d29yZD48a2V5d29yZD5EcnVn
IFJlc2lzdGFuY2UsIE5lb3BsYXNtLypnZW5ldGljczwva2V5d29yZD48a2V5d29yZD5IdW1hbnM8
L2tleXdvcmQ+PGtleXdvcmQ+THVuZyBOZW9wbGFzbXMvKmRydWcgdGhlcmFweS8qZ2VuZXRpY3Mv
aW1tdW5vbG9neTwva2V5d29yZD48a2V5d29yZD5NdXRhdGlvbjwva2V5d29yZD48a2V5d29yZD5Q
cm9ncmFtbWVkIENlbGwgRGVhdGggMSBSZWNlcHRvci8qYW50YWdvbmlzdHMgJmFtcDsgaW5oaWJp
dG9yczwva2V5d29yZD48a2V5d29yZD5TbW9raW5nL2dlbmV0aWNzPC9rZXl3b3JkPjwva2V5d29y
ZHM+PGRhdGVzPjx5ZWFyPjIwMTU8L3llYXI+PHB1Yi1kYXRlcz48ZGF0ZT5BcHIgMzwvZGF0ZT48
L3B1Yi1kYXRlcz48L2RhdGVzPjxpc2JuPjAwMzYtODA3NTwvaXNibj48YWNjZXNzaW9uLW51bT4y
NTc2NTA3MDwvYWNjZXNzaW9uLW51bT48dXJscz48cmVsYXRlZC11cmxzPjx1cmw+aHR0cDovL3d3
dy5zY2llbmNlbWFnLm9yZy9jb250ZW50LzM0OC82MjMwLzEyNDwvdXJsPjwvcmVsYXRlZC11cmxz
PjwvdXJscz48ZWxlY3Ryb25pYy1yZXNvdXJjZS1udW0+MTAuMTEyNi9zY2llbmNlLmFhYTEzNDg8
L2VsZWN0cm9uaWMtcmVzb3VyY2UtbnVtPjxyZW1vdGUtZGF0YWJhc2UtcHJvdmlkZXI+TkxNPC9y
ZW1vdGUtZGF0YWJhc2UtcHJvdmlkZXI+PGxhbmd1YWdlPmVuZzwvbGFuZ3VhZ2U+PC9yZWNvcmQ+
PC9DaXRlPjxDaXRlPjxBdXRob3I+U255ZGVyPC9BdXRob3I+PFllYXI+MjAxNDwvWWVhcj48UmVj
TnVtPjE2Mzk8L1JlY051bT48cmVjb3JkPjxyZWMtbnVtYmVyPjE2Mzk8L3JlYy1udW1iZXI+PGZv
cmVpZ24ta2V5cz48a2V5IGFwcD0iRU4iIGRiLWlkPSJlcmQyemZkMmpwcnhzOWV0ZTk2NXJ4ZTky
ZnN2ZGRwNXJkc3ciIHRpbWVzdGFtcD0iMTQ0NDA1NjY0NCI+MTYzOTwva2V5PjwvZm9yZWlnbi1r
ZXlzPjxyZWYtdHlwZSBuYW1lPSJKb3VybmFsIEFydGljbGUiPjE3PC9yZWYtdHlwZT48Y29udHJp
YnV0b3JzPjxhdXRob3JzPjxhdXRob3I+U255ZGVyLCBBLjwvYXV0aG9yPjxhdXRob3I+TWFrYXJv
diwgVi48L2F1dGhvcj48YXV0aG9yPk1lcmdob3ViLCBULjwvYXV0aG9yPjxhdXRob3I+WXVhbiwg
Si48L2F1dGhvcj48YXV0aG9yPlphcmV0c2t5LCBKLiBNLjwvYXV0aG9yPjxhdXRob3I+RGVzcmlj
aGFyZCwgQS48L2F1dGhvcj48YXV0aG9yPldhbHNoLCBMLiBBLjwvYXV0aG9yPjxhdXRob3I+UG9z
dG93LCBNLiBBLjwvYXV0aG9yPjxhdXRob3I+V29uZywgUC48L2F1dGhvcj48YXV0aG9yPkhvLCBU
LiBTLjwvYXV0aG9yPjxhdXRob3I+SG9sbG1hbm4sIFQuIEouPC9hdXRob3I+PGF1dGhvcj5CcnVn
Z2VtYW4sIEMuPC9hdXRob3I+PGF1dGhvcj5LYW5uYW4sIEsuPC9hdXRob3I+PGF1dGhvcj5MaSwg
WS48L2F1dGhvcj48YXV0aG9yPkVsaXBlbmFobGksIEMuPC9hdXRob3I+PGF1dGhvcj5MaXUsIEMu
PC9hdXRob3I+PGF1dGhvcj5IYXJiaXNvbiwgQy4gVC48L2F1dGhvcj48YXV0aG9yPldhbmcsIEwu
PC9hdXRob3I+PGF1dGhvcj5SaWJhcywgQS48L2F1dGhvcj48YXV0aG9yPldvbGNob2ssIEouIEQu
PC9hdXRob3I+PGF1dGhvcj5DaGFuLCBULiBBLjwvYXV0aG9yPjwvYXV0aG9ycz48L2NvbnRyaWJ1
dG9ycz48YXV0aC1hZGRyZXNzPkZyb20gdGhlIERlcGFydG1lbnQgb2YgTWVkaWNpbmUgKEEuUy4s
IFQuTS4sIE0uQS5QLiwgSi5ELlcuKSwgSHVtYW4gT25jb2xvZ3kgYW5kIFBhdGhvZ2VuZXNpcyBQ
cm9ncmFtIChBLlMuLCBWLk0uLCBBLkQuLCBMLkEuVy4sIEsuSy4sIFQuQS5DLiksIFN3aW0gYWNy
b3NzIEFtZXJpY2EtTHVkd2lnIENvbGxhYm9yYXRpdmUgUmVzZWFyY2ggTGFib3JhdG9yeSAoVC5N
LiwgWS5MLiwgQy5FLiwgQy5MLiwgSi5ELlcuKSwgRGVwYXJ0bWVudCBvZiBSYWRpYXRpb24gT25j
b2xvZ3kgKFQuQS5DLiksIERlcGFydG1lbnQgb2YgUGF0aG9sb2d5IChULkouSC4pLCBhbmQgSW1t
dW5vbG9neSBQcm9ncmFtLCBMdWR3aWcgQ2VudGVyIGZvciBDYW5jZXIgSW1tdW5vdGhlcmFweSAo
Si5ZLiwgUC5XLiwgVC5TLkguLCBKLkQuVy4pLCBNZW1vcmlhbCBTbG9hbiBLZXR0ZXJpbmcgQ2Fu
Y2VyIENlbnRlcjsgV2VpbGwgQ29ybmVsbCBNZWRpY2FsIENvbGxlZ2UgKEEuUy4sIE0uQS5QLiwg
Si5ELlcuLCBULkEuQy4pOyBhbmQgRGVwYXJ0bWVudCBvZiBNYXRoZW1hdGljcywgQ29sdW1iaWEg
VW5pdmVyc2l0eSAoQy5CLikgLSBhbGwgaW4gTmV3IFlvcms7IHRoZSBEZXBhcnRtZW50IG9mIE1v
bGVjdWxhciBhbmQgTWVkaWNhbCBQaGFybWFjb2xvZ3kgKEouTS5aLiwgQS5SLikgYW5kIHRoZSBE
ZXBhcnRtZW50IG9mIE1lZGljaW5lLCBEaXZpc2lvbiBvZiBIZW1hdG9sb2d5LU9uY29sb2d5LCBK
b25zc29uIENvbXByZWhlbnNpdmUgQ2FuY2VyIENlbnRlciAoQS5SLiksIFVuaXZlcnNpdHkgb2Yg
Q2FsaWZvcm5pYSwgTG9zIEFuZ2VsZXMsIExvcyBBbmdlbGVzOyBhbmQgQnJpc3RvbC1NeWVycyBT
cXVpYmIsIFByaW5jZXRvbiwgTkogKEMuVC5ILiwgTC5XLikuPC9hdXRoLWFkZHJlc3M+PHRpdGxl
cz48dGl0bGU+R2VuZXRpYyBiYXNpcyBmb3IgY2xpbmljYWwgcmVzcG9uc2UgdG8gQ1RMQS00IGJs
b2NrYWRlIGluIG1lbGFub21hPC90aXRsZT48c2Vjb25kYXJ5LXRpdGxlPk4gRW5nbCBKIE1lZDwv
c2Vjb25kYXJ5LXRpdGxlPjxhbHQtdGl0bGU+VGhlIE5ldyBFbmdsYW5kIGpvdXJuYWwgb2YgbWVk
aWNpbmU8L2FsdC10aXRsZT48L3RpdGxlcz48cGVyaW9kaWNhbD48ZnVsbC10aXRsZT5OIEVuZ2wg
SiBNZWQ8L2Z1bGwtdGl0bGU+PC9wZXJpb2RpY2FsPjxwYWdlcz4yMTg5LTk5PC9wYWdlcz48dm9s
dW1lPjM3MTwvdm9sdW1lPjxudW1iZXI+MjM8L251bWJlcj48ZWRpdGlvbj4yMDE0LzExLzIwPC9l
ZGl0aW9uPjxrZXl3b3Jkcz48a2V5d29yZD5BZHVsdDwva2V5d29yZD48a2V5d29yZD5BZ2VkPC9r
ZXl3b3JkPjxrZXl3b3JkPkFnZWQsIDgwIGFuZCBvdmVyPC9rZXl3b3JkPjxrZXl3b3JkPkFudGli
b2RpZXMsIE1vbm9jbG9uYWwvKnRoZXJhcGV1dGljIHVzZTwva2V5d29yZD48a2V5d29yZD5BbnRp
bmVvcGxhc3RpYyBBZ2VudHMvKnRoZXJhcGV1dGljIHVzZTwva2V5d29yZD48a2V5d29yZD5DVExB
LTQgQW50aWdlbi8qYW50YWdvbmlzdHMgJmFtcDsgaW5oaWJpdG9ycy9pbW11bm9sb2d5PC9rZXl3
b3JkPjxrZXl3b3JkPkV4b21lPC9rZXl3b3JkPjxrZXl3b3JkPkZlbWFsZTwva2V5d29yZD48a2V5
d29yZD5IaWdoLVRocm91Z2hwdXQgTnVjbGVvdGlkZSBTZXF1ZW5jaW5nPC9rZXl3b3JkPjxrZXl3
b3JkPkhpc3RvY29tcGF0aWJpbGl0eSBUZXN0aW5nPC9rZXl3b3JkPjxrZXl3b3JkPkh1bWFuczwv
a2V5d29yZD48a2V5d29yZD5NYWxlPC9rZXl3b3JkPjxrZXl3b3JkPk1lbGFub21hL2RydWcgdGhl
cmFweS8qZ2VuZXRpY3MvaW1tdW5vbG9neS9zZWNvbmRhcnk8L2tleXdvcmQ+PGtleXdvcmQ+TWlk
ZGxlIEFnZWQ8L2tleXdvcmQ+PGtleXdvcmQ+TXV0YXRpb248L2tleXdvcmQ+PGtleXdvcmQ+U2tp
biBOZW9wbGFzbXMvZHJ1ZyB0aGVyYXB5LypnZW5ldGljcy9pbW11bm9sb2d5PC9rZXl3b3JkPjwv
a2V5d29yZHM+PGRhdGVzPjx5ZWFyPjIwMTQ8L3llYXI+PHB1Yi1kYXRlcz48ZGF0ZT5EZWMgNDwv
ZGF0ZT48L3B1Yi1kYXRlcz48L2RhdGVzPjxpc2JuPjAwMjgtNDc5MzwvaXNibj48YWNjZXNzaW9u
LW51bT4yNTQwOTI2MDwvYWNjZXNzaW9uLW51bT48dXJscz48cmVsYXRlZC11cmxzPjx1cmw+aHR0
cDovL3d3dy5uY2JpLm5sbS5uaWguZ292L3BtYy9hcnRpY2xlcy9QTUM0MzE1MzE5L3BkZi9uaWht
cy02NTA4MzEucGRmPC91cmw+PC9yZWxhdGVkLXVybHM+PC91cmxzPjxjdXN0b20yPlBtYzQzMTUz
MTk8L2N1c3RvbTI+PGN1c3RvbTY+TmlobXM2NTA4MzE8L2N1c3RvbTY+PGVsZWN0cm9uaWMtcmVz
b3VyY2UtbnVtPjEwLjEwNTYvTkVKTW9hMTQwNjQ5ODwvZWxlY3Ryb25pYy1yZXNvdXJjZS1udW0+
PHJlbW90ZS1kYXRhYmFzZS1wcm92aWRlcj5OTE08L3JlbW90ZS1kYXRhYmFzZS1wcm92aWRlcj48
bGFuZ3VhZ2U+ZW5nPC9sYW5ndWFnZT48L3JlY29yZD48L0NpdGU+PENpdGU+PEF1dGhvcj5TY2h1
bWFjaGVyPC9BdXRob3I+PFllYXI+MjAxNTwvWWVhcj48UmVjTnVtPjE2NDA8L1JlY051bT48cmVj
b3JkPjxyZWMtbnVtYmVyPjE2NDA8L3JlYy1udW1iZXI+PGZvcmVpZ24ta2V5cz48a2V5IGFwcD0i
RU4iIGRiLWlkPSJlcmQyemZkMmpwcnhzOWV0ZTk2NXJ4ZTkyZnN2ZGRwNXJkc3ciIHRpbWVzdGFt
cD0iMTQ0NDA1NjY5MSI+MTY0MDwva2V5PjwvZm9yZWlnbi1rZXlzPjxyZWYtdHlwZSBuYW1lPSJK
b3VybmFsIEFydGljbGUiPjE3PC9yZWYtdHlwZT48Y29udHJpYnV0b3JzPjxhdXRob3JzPjxhdXRo
b3I+U2NodW1hY2hlciwgVC4gTi48L2F1dGhvcj48YXV0aG9yPlNjaHJlaWJlciwgUi4gRC48L2F1
dGhvcj48L2F1dGhvcnM+PC9jb250cmlidXRvcnM+PGF1dGgtYWRkcmVzcz5EaXZpc2lvbiBvZiBJ
bW11bm9sb2d5LCBOZXRoZXJsYW5kcyBDYW5jZXIgSW5zdGl0dXRlLCBQbGVzbWFubGFhbiAxMjEs
IDEwNjYgQ1gsIEFtc3RlcmRhbSwgTmV0aGVybGFuZHMuIHQuc2NodW1hY2hlckBua2kubmwgc2No
cmVpYmVyQGltbXVub2xvZ3kud3VzdGwuZWR1LiYjeEQ7RGVwYXJ0bWVudCBvZiBQYXRob2xvZ3kg
YW5kIEltbXVub2xvZ3ksIFdhc2hpbmd0b24gVW5pdmVyc2l0eSBTY2hvb2wgb2YgTWVkaWNpbmUs
IDY2MCBTb3V0aCBFdWNsaWQgQXZlbnVlLCBTdC4gTG91aXMsIE1PIDYzMTEwLCBVU0EuIHQuc2No
dW1hY2hlckBua2kubmwgc2NocmVpYmVyQGltbXVub2xvZ3kud3VzdGwuZWR1LjwvYXV0aC1hZGRy
ZXNzPjx0aXRsZXM+PHRpdGxlPk5lb2FudGlnZW5zIGluIGNhbmNlciBpbW11bm90aGVyYXB5PC90
aXRsZT48c2Vjb25kYXJ5LXRpdGxlPlNjaWVuY2U8L3NlY29uZGFyeS10aXRsZT48YWx0LXRpdGxl
PlNjaWVuY2UgKE5ldyBZb3JrLCBOLlkuKTwvYWx0LXRpdGxlPjwvdGl0bGVzPjxwZXJpb2RpY2Fs
PjxmdWxsLXRpdGxlPlNjaWVuY2U8L2Z1bGwtdGl0bGU+PGFiYnItMT5TY2llbmNlIChOZXcgWW9y
aywgTi5ZLik8L2FiYnItMT48L3BlcmlvZGljYWw+PGFsdC1wZXJpb2RpY2FsPjxmdWxsLXRpdGxl
PlNjaWVuY2U8L2Z1bGwtdGl0bGU+PGFiYnItMT5TY2llbmNlIChOZXcgWW9yaywgTi5ZLik8L2Fi
YnItMT48L2FsdC1wZXJpb2RpY2FsPjxwYWdlcz42OS03NDwvcGFnZXM+PHZvbHVtZT4zNDg8L3Zv
bHVtZT48bnVtYmVyPjYyMzA8L251bWJlcj48ZWRpdGlvbj4yMDE1LzA0LzA0PC9lZGl0aW9uPjxr
ZXl3b3Jkcz48a2V5d29yZD5BbnRpZ2VucywgTmVvcGxhc20vZ2VuZXRpY3MvKmltbXVub2xvZ3k8
L2tleXdvcmQ+PGtleXdvcmQ+RE5BIE11dGF0aW9uYWwgQW5hbHlzaXM8L2tleXdvcmQ+PGtleXdv
cmQ+RXhvbWU8L2tleXdvcmQ+PGtleXdvcmQ+RmVtYWxlPC9rZXl3b3JkPjxrZXl3b3JkPkdlbmVz
LCBOZW9wbGFzbTwva2V5d29yZD48a2V5d29yZD5IdW1hbnM8L2tleXdvcmQ+PGtleXdvcmQ+SW1t
dW5vdGhlcmFweS8qbWV0aG9kczwva2V5d29yZD48a2V5d29yZD5NdXRhdGlvbjwva2V5d29yZD48
a2V5d29yZD5OZW9wbGFzbXMvZ2VuZXRpY3MvaW1tdW5vbG9neS8qdGhlcmFweTwva2V5d29yZD48
a2V5d29yZD5ULUx5bXBob2N5dGVzLyppbW11bm9sb2d5PC9rZXl3b3JkPjxrZXl3b3JkPlR1bW9y
IE1hcmtlcnMsIEJpb2xvZ2ljYWwvZ2VuZXRpY3MvKmltbXVub2xvZ3k8L2tleXdvcmQ+PC9rZXl3
b3Jkcz48ZGF0ZXM+PHllYXI+MjAxNTwveWVhcj48cHViLWRhdGVzPjxkYXRlPkFwciAzPC9kYXRl
PjwvcHViLWRhdGVzPjwvZGF0ZXM+PGlzYm4+MDAzNi04MDc1PC9pc2JuPjxhY2Nlc3Npb24tbnVt
PjI1ODM4Mzc1PC9hY2Nlc3Npb24tbnVtPjx1cmxzPjxyZWxhdGVkLXVybHM+PHVybD5odHRwOi8v
d3d3LnNjaWVuY2VtYWcub3JnL2NvbnRlbnQvMzQ4LzYyMzAvNjk8L3VybD48L3JlbGF0ZWQtdXJs
cz48L3VybHM+PGVsZWN0cm9uaWMtcmVzb3VyY2UtbnVtPjEwLjExMjYvc2NpZW5jZS5hYWE0OTcx
PC9lbGVjdHJvbmljLXJlc291cmNlLW51bT48cmVtb3RlLWRhdGFiYXNlLXByb3ZpZGVyPk5MTTwv
cmVtb3RlLWRhdGFiYXNlLXByb3ZpZGVyPjxsYW5ndWFnZT5lbmc8L2xhbmd1YWdlPjwvcmVjb3Jk
PjwvQ2l0ZT48L0VuZE5vdGU+AG==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.DATA </w:instrText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separate"/>
      </w:r>
      <w:r w:rsidR="005D6C3B" w:rsidRPr="00E24C3C">
        <w:rPr>
          <w:rFonts w:ascii="Arial" w:hAnsi="Arial" w:cs="Arial"/>
          <w:noProof/>
          <w:sz w:val="22"/>
          <w:szCs w:val="22"/>
          <w:vertAlign w:val="superscript"/>
        </w:rPr>
        <w:t>5-7</w:t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>
        <w:rPr>
          <w:rFonts w:ascii="Arial" w:hAnsi="Arial" w:cs="Arial"/>
          <w:sz w:val="22"/>
          <w:szCs w:val="22"/>
        </w:rPr>
        <w:t>. These drugs have had tremendous success in the treatment of solid tissue tumors</w: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Ud3ltYW4tU2FpbnQgVmljdG9yPC9BdXRob3I+PFllYXI+
MjAxNTwvWWVhcj48UmVjTnVtPjE2MTM8L1JlY051bT48RGlzcGxheVRleHQ+PHN0eWxlIGZhY2U9
InN1cGVyc2NyaXB0Ij44LDk8L3N0eWxlPjwvRGlzcGxheVRleHQ+PHJlY29yZD48cmVjLW51bWJl
cj4xNjEzPC9yZWMtbnVtYmVyPjxmb3JlaWduLWtleXM+PGtleSBhcHA9IkVOIiBkYi1pZD0iZXJk
MnpmZDJqcHJ4czlldGU5NjVyeGU5MmZzdmRkcDVyZHN3IiB0aW1lc3RhbXA9IjE0MzMyNjg2NTIi
PjE2MTM8L2tleT48L2ZvcmVpZ24ta2V5cz48cmVmLXR5cGUgbmFtZT0iSm91cm5hbCBBcnRpY2xl
Ij4xNzwvcmVmLXR5cGU+PGNvbnRyaWJ1dG9ycz48YXV0aG9ycz48YXV0aG9yPlR3eW1hbi1TYWlu
dCBWaWN0b3IsIEMuPC9hdXRob3I+PGF1dGhvcj5SZWNoLCBBLiBKLjwvYXV0aG9yPjxhdXRob3I+
TWFpdHksIEEuPC9hdXRob3I+PGF1dGhvcj5SZW5nYW4sIFIuPC9hdXRob3I+PGF1dGhvcj5QYXVr
ZW4sIEsuIEUuPC9hdXRob3I+PGF1dGhvcj5TdGVsZWthdGksIEUuPC9hdXRob3I+PGF1dGhvcj5C
ZW5jaSwgSi4gTC48L2F1dGhvcj48YXV0aG9yPlh1LCBCLjwvYXV0aG9yPjxhdXRob3I+RGFkYSwg
SC48L2F1dGhvcj48YXV0aG9yPk9kb3JpenppLCBQLiBNLjwvYXV0aG9yPjxhdXRob3I+SGVyYXRp
LCBSLiBTLjwvYXV0aG9yPjxhdXRob3I+TWFuc2ZpZWxkLCBLLiBELjwvYXV0aG9yPjxhdXRob3I+
UGF0c2NoLCBELjwvYXV0aG9yPjxhdXRob3I+QW1hcmF2YWRpLCBSLiBLLjwvYXV0aG9yPjxhdXRo
b3I+U2NodWNodGVyLCBMLiBNLjwvYXV0aG9yPjxhdXRob3I+SXNod2FyYW4sIEguPC9hdXRob3I+
PGF1dGhvcj5NaWNrLCBSLjwvYXV0aG9yPjxhdXRob3I+UHJ5bWEsIEQuIEEuPC9hdXRob3I+PGF1
dGhvcj5YdSwgWC48L2F1dGhvcj48YXV0aG9yPkZlbGRtYW4sIE0uIEQuPC9hdXRob3I+PGF1dGhv
cj5HYW5nYWRoYXIsIFQuIEMuPC9hdXRob3I+PGF1dGhvcj5IYWhuLCBTLiBNLjwvYXV0aG9yPjxh
dXRob3I+V2hlcnJ5LCBFLiBKLjwvYXV0aG9yPjxhdXRob3I+Vm9uZGVyaGVpZGUsIFIuIEguPC9h
dXRob3I+PGF1dGhvcj5NaW5uLCBBLiBKLjwvYXV0aG9yPjwvYXV0aG9ycz48L2NvbnRyaWJ1dG9y
cz48YXV0aC1hZGRyZXNzPjFdIERlcGFydG1lbnQgb2YgTWVkaWNpbmUsIFBlcmVsbWFuIFNjaG9v
bCBvZiBNZWRpY2luZSwgVW5pdmVyc2l0eSBvZiBQZW5uc3lsdmFuaWEsIFBoaWxhZGVscGhpYSwg
UGVubnN5bHZhbmlhIDE5MTA0LCBVU0EgWzJdIEFicmFtc29uIEZhbWlseSBDYW5jZXIgUmVzZWFy
Y2ggSW5zdGl0dXRlLCBQZXJlbG1hbiBTY2hvb2wgb2YgTWVkaWNpbmUsIFVuaXZlcnNpdHkgb2Yg
UGVubnN5bHZhbmlhLCBQaGlsYWRlbHBoaWEsIFBlbm5zeWx2YW5pYSAxOTEwNCwgVVNBLiYjeEQ7
QWJyYW1zb24gRmFtaWx5IENhbmNlciBSZXNlYXJjaCBJbnN0aXR1dGUsIFBlcmVsbWFuIFNjaG9v
bCBvZiBNZWRpY2luZSwgVW5pdmVyc2l0eSBvZiBQZW5uc3lsdmFuaWEsIFBoaWxhZGVscGhpYSwg
UGVubnN5bHZhbmlhIDE5MTA0LCBVU0EuJiN4RDsxXSBEZXBhcnRtZW50IG9mIFJhZGlhdGlvbiBP
bmNvbG9neSwgUGVyZWxtYW4gU2Nob29sIG9mIE1lZGljaW5lLCBVbml2ZXJzaXR5IG9mIFBlbm5z
eWx2YW5pYSwgUGhpbGFkZWxwaGlhLCBQZW5uc3lsdmFuaWEgMTkxMDQsIFVTQSBbMl0gQWJyYW1z
b24gQ2FuY2VyIENlbnRlciwgUGVyZWxtYW4gU2Nob29sIG9mIE1lZGljaW5lLCBVbml2ZXJzaXR5
IG9mIFBlbm5zeWx2YW5pYSwgUGhpbGFkZWxwaGlhLCBQZW5uc3lsdmFuaWEgMTkxMDQsIFVTQS4m
I3hEOzFdIERlcGFydG1lbnQgb2YgTWljcm9iaW9sb2d5LCBQZXJlbG1hbiBTY2hvb2wgb2YgTWVk
aWNpbmUsIFVuaXZlcnNpdHkgb2YgUGVubnN5bHZhbmlhLCBQaGlsYWRlbHBoaWEsIFBlbm5zeWx2
YW5pYSAxOTEwNCwgVVNBIFsyXSBJbnN0aXR1dGUgZm9yIEltbXVub2xvZ3ksIFBlcmVsbWFuIFNj
aG9vbCBvZiBNZWRpY2luZSwgVW5pdmVyc2l0eSBvZiBQZW5uc3lsdmFuaWEsIFBoaWxhZGVscGhp
YSwgUGVubnN5bHZhbmlhIDE5MTA0LCBVU0EuJiN4RDsxXSBBYnJhbXNvbiBGYW1pbHkgQ2FuY2Vy
IFJlc2VhcmNoIEluc3RpdHV0ZSwgUGVyZWxtYW4gU2Nob29sIG9mIE1lZGljaW5lLCBVbml2ZXJz
aXR5IG9mIFBlbm5zeWx2YW5pYSwgUGhpbGFkZWxwaGlhLCBQZW5uc3lsdmFuaWEgMTkxMDQsIFVT
QSBbMl0gRGVwYXJ0bWVudCBvZiBSYWRpYXRpb24gT25jb2xvZ3ksIFBlcmVsbWFuIFNjaG9vbCBv
ZiBNZWRpY2luZSwgVW5pdmVyc2l0eSBvZiBQZW5uc3lsdmFuaWEsIFBoaWxhZGVscGhpYSwgUGVu
bnN5bHZhbmlhIDE5MTA0LCBVU0EuJiN4RDsxXSBEZXBhcnRtZW50IG9mIE1lZGljaW5lLCBQZXJl
bG1hbiBTY2hvb2wgb2YgTWVkaWNpbmUsIFVuaXZlcnNpdHkgb2YgUGVubnN5bHZhbmlhLCBQaGls
YWRlbHBoaWEsIFBlbm5zeWx2YW5pYSAxOTEwNCwgVVNBIFsyXSBJbnN0aXR1dGUgZm9yIEltbXVu
b2xvZ3ksIFBlcmVsbWFuIFNjaG9vbCBvZiBNZWRpY2luZSwgVW5pdmVyc2l0eSBvZiBQZW5uc3ls
dmFuaWEsIFBoaWxhZGVscGhpYSwgUGVubnN5bHZhbmlhIDE5MTA0LCBVU0EuJiN4RDtEZXBhcnRt
ZW50IG9mIFJhZGlhdGlvbiBPbmNvbG9neSwgUGVyZWxtYW4gU2Nob29sIG9mIE1lZGljaW5lLCBV
bml2ZXJzaXR5IG9mIFBlbm5zeWx2YW5pYSwgUGhpbGFkZWxwaGlhLCBQZW5uc3lsdmFuaWEgMTkx
MDQsIFVTQS4mI3hEOzFdIERlcGFydG1lbnQgb2YgTWVkaWNpbmUsIFBlcmVsbWFuIFNjaG9vbCBv
ZiBNZWRpY2luZSwgVW5pdmVyc2l0eSBvZiBQZW5uc3lsdmFuaWEsIFBoaWxhZGVscGhpYSwgUGVu
bnN5bHZhbmlhIDE5MTA0LCBVU0EgWzJdIEFicmFtc29uIENhbmNlciBDZW50ZXIsIFBlcmVsbWFu
IFNjaG9vbCBvZiBNZWRpY2luZSwgVW5pdmVyc2l0eSBvZiBQZW5uc3lsdmFuaWEsIFBoaWxhZGVs
cGhpYSwgUGVubnN5bHZhbmlhIDE5MTA0LCBVU0EuJiN4RDtEaXZpc2lvbiBvZiBCaW9zdGF0aXN0
aWNzLCBEZXBhcnRtZW50IG9mIFB1YmxpYyBIZWFsdGggU2NpZW5jZXMsIFVuaXZlcnNpdHkgb2Yg
TWlhbWksIE1pYW1pLCBGbG9yaWRhIDMzMTM2LCBVU0EuJiN4RDsxXSBBYnJhbXNvbiBDYW5jZXIg
Q2VudGVyLCBQZXJlbG1hbiBTY2hvb2wgb2YgTWVkaWNpbmUsIFVuaXZlcnNpdHkgb2YgUGVubnN5
bHZhbmlhLCBQaGlsYWRlbHBoaWEsIFBlbm5zeWx2YW5pYSAxOTEwNCwgVVNBIFsyXSBEZXBhcnRt
ZW50IG9mIEJpb3N0YXRpc3RpY3MgYW5kIEVwaWRlbWlvbG9neSwgUGVyZWxtYW4gU2Nob29sIG9m
IE1lZGljaW5lLCBVbml2ZXJzaXR5IG9mIFBlbm5zeWx2YW5pYSwgUGhpbGFkZWxwaGlhLCBQZW5u
c3lsdmFuaWEgMTkxMDQsIFVTQS4mI3hEOzFdIEFicmFtc29uIENhbmNlciBDZW50ZXIsIFBlcmVs
bWFuIFNjaG9vbCBvZiBNZWRpY2luZSwgVW5pdmVyc2l0eSBvZiBQZW5uc3lsdmFuaWEsIFBoaWxh
ZGVscGhpYSwgUGVubnN5bHZhbmlhIDE5MTA0LCBVU0EgWzJdIERlcGFydG1lbnQgb2YgUmFkaW9s
b2d5LCBQZXJlbG1hbiBTY2hvb2wgb2YgTWVkaWNpbmUsIFVuaXZlcnNpdHkgb2YgUGVubnN5bHZh
bmlhLCBQaGlsYWRlbHBoaWEsIFBlbm5zeWx2YW5pYSAxOTEwNCwgVVNBLiYjeEQ7MV0gQWJyYW1z
b24gQ2FuY2VyIENlbnRlciwgUGVyZWxtYW4gU2Nob29sIG9mIE1lZGljaW5lLCBVbml2ZXJzaXR5
IG9mIFBlbm5zeWx2YW5pYSwgUGhpbGFkZWxwaGlhLCBQZW5uc3lsdmFuaWEgMTkxMDQsIFVTQSBb
Ml0gRGVwYXJ0bWVudCBvZiBQYXRob2xvZ3kgYW5kIExhYm9yYXRvcnkgTWVkaWNpbmUsIFBlcmVs
bWFuIFNjaG9vbCBvZiBNZWRpY2luZSwgVW5pdmVyc2l0eSBvZiBQZW5uc3lsdmFuaWEsIFBoaWxh
ZGVscGhpYSwgUGVubnN5bHZhbmlhIDE5MTA0LCBVU0EuJiN4RDsxXSBBYnJhbXNvbiBDYW5jZXIg
Q2VudGVyLCBQZXJlbG1hbiBTY2hvb2wgb2YgTWVkaWNpbmUsIFVuaXZlcnNpdHkgb2YgUGVubnN5
bHZhbmlhLCBQaGlsYWRlbHBoaWEsIFBlbm5zeWx2YW5pYSAxOTEwNCwgVVNBIFsyXSBEZXBhcnRt
ZW50IG9mIE1pY3JvYmlvbG9neSwgUGVyZWxtYW4gU2Nob29sIG9mIE1lZGljaW5lLCBVbml2ZXJz
aXR5IG9mIFBlbm5zeWx2YW5pYSwgUGhpbGFkZWxwaGlhLCBQZW5uc3lsdmFuaWEgMTkxMDQsIFVT
QSBbM10gSW5zdGl0dXRlIGZvciBJbW11bm9sb2d5LCBQZXJlbG1hbiBTY2hvb2wgb2YgTWVkaWNp
bmUsIFVuaXZlcnNpdHkgb2YgUGVubnN5bHZhbmlhLCBQaGlsYWRlbHBoaWEsIFBlbm5zeWx2YW5p
YSAxOTEwNCwgVVNBLiYjeEQ7MV0gRGVwYXJ0bWVudCBvZiBNZWRpY2luZSwgUGVyZWxtYW4gU2No
b29sIG9mIE1lZGljaW5lLCBVbml2ZXJzaXR5IG9mIFBlbm5zeWx2YW5pYSwgUGhpbGFkZWxwaGlh
LCBQZW5uc3lsdmFuaWEgMTkxMDQsIFVTQSBbMl0gQWJyYW1zb24gRmFtaWx5IENhbmNlciBSZXNl
YXJjaCBJbnN0aXR1dGUsIFBlcmVsbWFuIFNjaG9vbCBvZiBNZWRpY2luZSwgVW5pdmVyc2l0eSBv
ZiBQZW5uc3lsdmFuaWEsIFBoaWxhZGVscGhpYSwgUGVubnN5bHZhbmlhIDE5MTA0LCBVU0EgWzNd
IEFicmFtc29uIENhbmNlciBDZW50ZXIsIFBlcmVsbWFuIFNjaG9vbCBvZiBNZWRpY2luZSwgVW5p
dmVyc2l0eSBvZiBQZW5uc3lsdmFuaWEsIFBoaWxhZGVscGhpYSwgUGVubnN5bHZhbmlhIDE5MTA0
LCBVU0EgWzRdIEluc3RpdHV0ZSBmb3IgSW1tdW5vbG9neSwgUGVyZWxtYW4gU2Nob29sIG9mIE1l
ZGljaW5lLCBVbml2ZXJzaXR5IG9mIFBlbm5zeWx2YW5pYSwgUGhpbGFkZWxwaGlhLCBQZW5uc3ls
dmFuaWEgMTkxMDQsIFVTQS4mI3hEOzFdIEFicmFtc29uIEZhbWlseSBDYW5jZXIgUmVzZWFyY2gg
SW5zdGl0dXRlLCBQZXJlbG1hbiBTY2hvb2wgb2YgTWVkaWNpbmUsIFVuaXZlcnNpdHkgb2YgUGVu
bnN5bHZhbmlhLCBQaGlsYWRlbHBoaWEsIFBlbm5zeWx2YW5pYSAxOTEwNCwgVVNBIFsyXSBEZXBh
cnRtZW50IG9mIFJhZGlhdGlvbiBPbmNvbG9neSwgUGVyZWxtYW4gU2Nob29sIG9mIE1lZGljaW5l
LCBVbml2ZXJzaXR5IG9mIFBlbm5zeWx2YW5pYSwgUGhpbGFkZWxwaGlhLCBQZW5uc3lsdmFuaWEg
MTkxMDQsIFVTQSBbM10gQWJyYW1zb24gQ2FuY2VyIENlbnRlciwgUGVyZWxtYW4gU2Nob29sIG9m
IE1lZGljaW5lLCBVbml2ZXJzaXR5IG9mIFBlbm5zeWx2YW5pYSwgUGhpbGFkZWxwaGlhLCBQZW5u
c3lsdmFuaWEgMTkxMDQsIFVTQSBbNF0gSW5zdGl0dXRlIGZvciBJbW11bm9sb2d5LCBQZXJlbG1h
biBTY2hvb2wgb2YgTWVkaWNpbmUsIFVuaXZlcnNpdHkgb2YgUGVubnN5bHZhbmlhLCBQaGlsYWRl
bHBoaWEsIFBlbm5zeWx2YW5pYSAxOTEwNCwgVVNBLjwvYXV0aC1hZGRyZXNzPjx0aXRsZXM+PHRp
dGxlPlJhZGlhdGlvbiBhbmQgZHVhbCBjaGVja3BvaW50IGJsb2NrYWRlIGFjdGl2YXRlIG5vbi1y
ZWR1bmRhbnQgaW1tdW5lIG1lY2hhbmlzbXMgaW4gY2FuY2VyPC90aXRsZT48c2Vjb25kYXJ5LXRp
dGxlPk5hdHVyZTwvc2Vjb25kYXJ5LXRpdGxlPjxhbHQtdGl0bGU+TmF0dXJlPC9hbHQtdGl0bGU+
PC90aXRsZXM+PHBlcmlvZGljYWw+PGZ1bGwtdGl0bGU+TmF0dXJlPC9mdWxsLXRpdGxlPjwvcGVy
aW9kaWNhbD48YWx0LXBlcmlvZGljYWw+PGZ1bGwtdGl0bGU+TmF0dXJlPC9mdWxsLXRpdGxlPjwv
YWx0LXBlcmlvZGljYWw+PHBhZ2VzPjM3My03PC9wYWdlcz48dm9sdW1lPjUyMDwvdm9sdW1lPjxu
dW1iZXI+NzU0NzwvbnVtYmVyPjxlZGl0aW9uPjIwMTUvMDMvMTE8L2VkaXRpb24+PGRhdGVzPjx5
ZWFyPjIwMTU8L3llYXI+PHB1Yi1kYXRlcz48ZGF0ZT5BcHIgMTY8L2RhdGU+PC9wdWItZGF0ZXM+
PC9kYXRlcz48aXNibj4wMDI4LTA4MzY8L2lzYm4+PGFjY2Vzc2lvbi1udW0+MjU3NTQzMjk8L2Fj
Y2Vzc2lvbi1udW0+PHVybHM+PHJlbGF0ZWQtdXJscz48dXJsPmh0dHA6Ly93d3cubmF0dXJlLmNv
bS9uYXR1cmUvam91cm5hbC92NTIwL243NTQ3L3BkZi9uYXR1cmUxNDI5Mi5wZGY8L3VybD48L3Jl
bGF0ZWQtdXJscz48L3VybHM+PGN1c3RvbTI+UG1jNDQwMTYzNDwvY3VzdG9tMj48Y3VzdG9tNj5O
aWhtczY2Mjg5MTwvY3VzdG9tNj48ZWxlY3Ryb25pYy1yZXNvdXJjZS1udW0+MTAuMTAzOC9uYXR1
cmUxNDI5MjwvZWxlY3Ryb25pYy1yZXNvdXJjZS1udW0+PHJlbW90ZS1kYXRhYmFzZS1wcm92aWRl
cj5OTE08L3JlbW90ZS1kYXRhYmFzZS1wcm92aWRlcj48bGFuZ3VhZ2U+ZW5nPC9sYW5ndWFnZT48
L3JlY29yZD48L0NpdGU+PENpdGU+PEF1dGhvcj5IZXJic3Q8L0F1dGhvcj48WWVhcj4yMDE0PC9Z
ZWFyPjxSZWNOdW0+MTYxNzwvUmVjTnVtPjxyZWNvcmQ+PHJlYy1udW1iZXI+MTYxNzwvcmVjLW51
bWJlcj48Zm9yZWlnbi1rZXlzPjxrZXkgYXBwPSJFTiIgZGItaWQ9ImVyZDJ6ZmQyanByeHM5ZXRl
OTY1cnhlOTJmc3ZkZHA1cmRzdyIgdGltZXN0YW1wPSIxNDM4MzU4NTIyIj4xNjE3PC9rZXk+PC9m
b3JlaWduLWtleXM+PHJlZi10eXBlIG5hbWU9IkpvdXJuYWwgQXJ0aWNsZSI+MTc8L3JlZi10eXBl
Pjxjb250cmlidXRvcnM+PGF1dGhvcnM+PGF1dGhvcj5IZXJic3QsIFIuIFMuPC9hdXRob3I+PGF1
dGhvcj5Tb3JpYSwgSi4gQy48L2F1dGhvcj48YXV0aG9yPktvd2FuZXR6LCBNLjwvYXV0aG9yPjxh
dXRob3I+RmluZSwgRy4gRC48L2F1dGhvcj48YXV0aG9yPkhhbWlkLCBPLjwvYXV0aG9yPjxhdXRo
b3I+R29yZG9uLCBNLiBTLjwvYXV0aG9yPjxhdXRob3I+U29zbWFuLCBKLiBBLjwvYXV0aG9yPjxh
dXRob3I+TWNEZXJtb3R0LCBELiBGLjwvYXV0aG9yPjxhdXRob3I+UG93ZGVybHksIEouIEQuPC9h
dXRob3I+PGF1dGhvcj5HZXR0aW5nZXIsIFMuIE4uPC9hdXRob3I+PGF1dGhvcj5Lb2hydCwgSC4g
RS48L2F1dGhvcj48YXV0aG9yPkhvcm4sIEwuPC9hdXRob3I+PGF1dGhvcj5MYXdyZW5jZSwgRC4g
UC48L2F1dGhvcj48YXV0aG9yPlJvc3QsIFMuPC9hdXRob3I+PGF1dGhvcj5MZWFibWFuLCBNLjwv
YXV0aG9yPjxhdXRob3I+WGlhbywgWS48L2F1dGhvcj48YXV0aG9yPk1va2F0cmluLCBBLjwvYXV0
aG9yPjxhdXRob3I+S29lcHBlbiwgSC48L2F1dGhvcj48YXV0aG9yPkhlZ2RlLCBQLiBTLjwvYXV0
aG9yPjxhdXRob3I+TWVsbG1hbiwgSS48L2F1dGhvcj48YXV0aG9yPkNoZW4sIEQuIFMuPC9hdXRo
b3I+PGF1dGhvcj5Ib2RpLCBGLiBTLjwvYXV0aG9yPjwvYXV0aG9ycz48L2NvbnRyaWJ1dG9ycz48
YXV0aC1hZGRyZXNzPllhbGUgQ29tcHJlaGVuc2l2ZSBDYW5jZXIgQ2VudGVyLCBZYWxlIFNjaG9v
bCBvZiBNZWRpY2luZSwgMzMzIENlZGFyIFN0cmVldCwgV1dXMjIxLCBOZXcgSGF2ZW4sIENvbm5l
Y3RpY3V0IDA2NTIwLCBVU0EuJiN4RDtHdXN0YXZlIFJvdXNzeSBTb3V0aC1QYXJpcyBVbml2ZXJz
aXR5LCAxMTQgUnVlIEVkb3VhcmQgVmFpbGxhbnQsIDk0ODA1IFZpbGxlZnVpaiwgQ2VkZXgsIEZy
YW5jZS4mI3hEO0dlbmVudGVjaCwgSW5jLiwgMSBETkEgV2F5LCBTb3V0aCBTYW4gRnJhbmNpc2Nv
LCBDYWxpZm9ybmlhIDk0MDgwLCBVU0EuJiN4RDtUaGUgQW5nZWxlcyBDbGluaWMgYW5kIFJlc2Vh
cmNoIEluc3RpdHV0ZSwgMTE4MTggV2lsc2hpcmUgQmx2ZCwgTG9zIEFuZ2VsZXMsIENhbGlmb3Ju
aWEgOTAwMjUsIFVTQS4mI3hEO1Bpbm5hY2xlIE9uY29sb2d5IEhlbWF0b2xvZ3ksIDkwNTUgRSBE
ZWwgQ2FtaW5vIERyIDEwMCwgU2NvdHRzZGFsZSwgQXJpem9uYSA4NTI1OCwgVVNBLiYjeEQ7VmFu
ZGVyYmlsdC1JbmdyYW0gQ2FuY2VyIENlbnRlciwgMjIyMCBQaWVyY2UgQXZlbnVlLCBOYXNodmls
bGUsIFRlbm5lc3NlZSAzNzIxMiwgVVNBLiYjeEQ7QmV0aCBJc3JhZWwgRGVhY29uZXNzIE1lZGlj
YWwgQ2VudGVyLCAzMzAgQnJvb2tsaW5lIEF2ZW51ZSwgU2hhcGlybyA5LCBCb3N0b24sIE1hc3Nh
Y2h1c2V0dHMgMDIyMTUsIFVTQS4mI3hEO0Nhcm9saW5hIEJpb09uY29sb2d5IEluc3RpdHV0ZSwg
OTgwMSBXLiBLaW5jZXkgQXZlLCBTdWl0ZSAxNDUsIEh1bnRlcnN2aWxsZSwgTm9ydGggQ2Fyb2xp
bmEgMjgwNzgsIFVTQS4mI3hEO1N0YW5mb3JkIFVuaXZlcnNpdHksIENDU1IgQmxkZyBSb29tIDEx
MTAsIFN0YW5mb3JkLCBDYWxpZm9ybmlhIDk0MzA1LCBVU0EuJiN4RDtWYW5kZXJiaWx0LUluZ3Jh
bSBDYW5jZXIgQ2VudGVyLCAxMzAxIE1lZGljYWwgQ2VudGVyIERyLCBTdWl0ZSAxNzEwLCBOYXNo
dmlsbGUsIFRlbm5lc3NlZSAzNzIxMiwgVVNBLiYjeEQ7TWFzc2FjaHVzZXR0cyBHZW5lcmFsIEhv
c3BpdGFsLCA1NSBGcnVpdCBTdHJlZXQsIFlBVyA5RSwgQm9zdG9uLCBNYXNzYWNodXNldHRzIDAy
MTE0LCBVU0EuJiN4RDtEYW5hLUZhcmJlci9CcmlnaGFtIGFuZCBXb21lbiZhcG9zO3MgQ2FuY2Vy
IENlbnRlciwgNDUwIEJyb29rbGluZSBBdmVudWUsIEJvc3RvbiwgTWFzc2FjaHVzZXR0cyAwMjIx
NSwgVVNBLjwvYXV0aC1hZGRyZXNzPjx0aXRsZXM+PHRpdGxlPlByZWRpY3RpdmUgY29ycmVsYXRl
cyBvZiByZXNwb25zZSB0byB0aGUgYW50aS1QRC1MMSBhbnRpYm9keSBNUERMMzI4MEEgaW4gY2Fu
Y2VyIHBhdGllbnRzPC90aXRsZT48c2Vjb25kYXJ5LXRpdGxlPk5hdHVyZTwvc2Vjb25kYXJ5LXRp
dGxlPjxhbHQtdGl0bGU+TmF0dXJlPC9hbHQtdGl0bGU+PC90aXRsZXM+PHBlcmlvZGljYWw+PGZ1
bGwtdGl0bGU+TmF0dXJlPC9mdWxsLXRpdGxlPjwvcGVyaW9kaWNhbD48YWx0LXBlcmlvZGljYWw+
PGZ1bGwtdGl0bGU+TmF0dXJlPC9mdWxsLXRpdGxlPjwvYWx0LXBlcmlvZGljYWw+PHBhZ2VzPjU2
My03PC9wYWdlcz48dm9sdW1lPjUxNTwvdm9sdW1lPjxudW1iZXI+NzUyODwvbnVtYmVyPjxlZGl0
aW9uPjIwMTQvMTEvMjg8L2VkaXRpb24+PGtleXdvcmRzPjxrZXl3b3JkPkFkdWx0PC9rZXl3b3Jk
PjxrZXl3b3JkPkFnZWQ8L2tleXdvcmQ+PGtleXdvcmQ+QWdlZCwgODAgYW5kIG92ZXI8L2tleXdv
cmQ+PGtleXdvcmQ+QW50aWJvZGllcywgTW9ub2Nsb25hbC9hZHZlcnNlIGVmZmVjdHMvKnRoZXJh
cGV1dGljIHVzZTwva2V5d29yZD48a2V5d29yZD5BbnRpZ2VucywgQ0QyNzQvKmFudGFnb25pc3Rz
ICZhbXA7IGluaGliaXRvcnMvbWV0YWJvbGlzbTwva2V5d29yZD48a2V5d29yZD5CaW9sb2dpY2Fs
IE1hcmtlcnMvYmxvb2Q8L2tleXdvcmQ+PGtleXdvcmQ+Q1RMQS00IEFudGlnZW4vbWV0YWJvbGlz
bTwva2V5d29yZD48a2V5d29yZD5DaGVtb2tpbmUgQ1gzQ0wxL21ldGFib2xpc208L2tleXdvcmQ+
PGtleXdvcmQ+Q2xpbmljYWwgUHJvdG9jb2xzPC9rZXl3b3JkPjxrZXl3b3JkPkRpc2Vhc2UtRnJl
ZSBTdXJ2aXZhbDwva2V5d29yZD48a2V5d29yZD5GZW1hbGU8L2tleXdvcmQ+PGtleXdvcmQ+Kkdl
bmUgRXhwcmVzc2lvbiBSZWd1bGF0aW9uLCBOZW9wbGFzdGljPC9rZXl3b3JkPjxrZXl3b3JkPkh1
bWFuczwva2V5d29yZD48a2V5d29yZD4qSW1tdW5vdGhlcmFweS9hZHZlcnNlIGVmZmVjdHM8L2tl
eXdvcmQ+PGtleXdvcmQ+THltcGhvY3l0ZXMsIFR1bW9yLUluZmlsdHJhdGluZy9pbW11bm9sb2d5
PC9rZXl3b3JkPjxrZXl3b3JkPk1hbGU8L2tleXdvcmQ+PGtleXdvcmQ+TWlkZGxlIEFnZWQ8L2tl
eXdvcmQ+PGtleXdvcmQ+TmVvcGxhc21zL2RpYWdub3Npcy8qdGhlcmFweTwva2V5d29yZD48a2V5
d29yZD5UcmVhdG1lbnQgT3V0Y29tZTwva2V5d29yZD48a2V5d29yZD5Zb3VuZyBBZHVsdDwva2V5
d29yZD48L2tleXdvcmRzPjxkYXRlcz48eWVhcj4yMDE0PC95ZWFyPjxwdWItZGF0ZXM+PGRhdGU+
Tm92IDI3PC9kYXRlPjwvcHViLWRhdGVzPjwvZGF0ZXM+PGlzYm4+MDAyOC0wODM2PC9pc2JuPjxh
Y2Nlc3Npb24tbnVtPjI1NDI4NTA0PC9hY2Nlc3Npb24tbnVtPjx1cmxzPjxyZWxhdGVkLXVybHM+
PHVybD5odHRwOi8vd3d3Lm5hdHVyZS5jb20vbmF0dXJlL2pvdXJuYWwvdjUxNS9uNzUyOC9wZGYv
bmF0dXJlMTQwMTEucGRmPC91cmw+PC9yZWxhdGVkLXVybHM+PC91cmxzPjxlbGVjdHJvbmljLXJl
c291cmNlLW51bT4xMC4xMDM4L25hdHVyZTE0MDExPC9lbGVjdHJvbmljLXJlc291cmNlLW51bT48
cmVtb3RlLWRhdGFiYXNlLXByb3ZpZGVyPk5MTTwvcmVtb3RlLWRhdGFiYXNlLXByb3ZpZGVyPjxs
YW5ndWFnZT5lbmc8L2xhbmd1YWdlPjwvcmVjb3JkPjwvQ2l0ZT48L0VuZE5vdGU+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 </w:instrText>
      </w:r>
      <w:r w:rsidR="005D6C3B">
        <w:rPr>
          <w:rFonts w:ascii="Arial" w:hAnsi="Arial" w:cs="Arial"/>
          <w:sz w:val="22"/>
          <w:szCs w:val="22"/>
        </w:rPr>
        <w:fldChar w:fldCharType="begin">
          <w:fldData xml:space="preserve">PEVuZE5vdGU+PENpdGU+PEF1dGhvcj5Ud3ltYW4tU2FpbnQgVmljdG9yPC9BdXRob3I+PFllYXI+
MjAxNTwvWWVhcj48UmVjTnVtPjE2MTM8L1JlY051bT48RGlzcGxheVRleHQ+PHN0eWxlIGZhY2U9
InN1cGVyc2NyaXB0Ij44LDk8L3N0eWxlPjwvRGlzcGxheVRleHQ+PHJlY29yZD48cmVjLW51bWJl
cj4xNjEzPC9yZWMtbnVtYmVyPjxmb3JlaWduLWtleXM+PGtleSBhcHA9IkVOIiBkYi1pZD0iZXJk
MnpmZDJqcHJ4czlldGU5NjVyeGU5MmZzdmRkcDVyZHN3IiB0aW1lc3RhbXA9IjE0MzMyNjg2NTIi
PjE2MTM8L2tleT48L2ZvcmVpZ24ta2V5cz48cmVmLXR5cGUgbmFtZT0iSm91cm5hbCBBcnRpY2xl
Ij4xNzwvcmVmLXR5cGU+PGNvbnRyaWJ1dG9ycz48YXV0aG9ycz48YXV0aG9yPlR3eW1hbi1TYWlu
dCBWaWN0b3IsIEMuPC9hdXRob3I+PGF1dGhvcj5SZWNoLCBBLiBKLjwvYXV0aG9yPjxhdXRob3I+
TWFpdHksIEEuPC9hdXRob3I+PGF1dGhvcj5SZW5nYW4sIFIuPC9hdXRob3I+PGF1dGhvcj5QYXVr
ZW4sIEsuIEUuPC9hdXRob3I+PGF1dGhvcj5TdGVsZWthdGksIEUuPC9hdXRob3I+PGF1dGhvcj5C
ZW5jaSwgSi4gTC48L2F1dGhvcj48YXV0aG9yPlh1LCBCLjwvYXV0aG9yPjxhdXRob3I+RGFkYSwg
SC48L2F1dGhvcj48YXV0aG9yPk9kb3JpenppLCBQLiBNLjwvYXV0aG9yPjxhdXRob3I+SGVyYXRp
LCBSLiBTLjwvYXV0aG9yPjxhdXRob3I+TWFuc2ZpZWxkLCBLLiBELjwvYXV0aG9yPjxhdXRob3I+
UGF0c2NoLCBELjwvYXV0aG9yPjxhdXRob3I+QW1hcmF2YWRpLCBSLiBLLjwvYXV0aG9yPjxhdXRo
b3I+U2NodWNodGVyLCBMLiBNLjwvYXV0aG9yPjxhdXRob3I+SXNod2FyYW4sIEguPC9hdXRob3I+
PGF1dGhvcj5NaWNrLCBSLjwvYXV0aG9yPjxhdXRob3I+UHJ5bWEsIEQuIEEuPC9hdXRob3I+PGF1
dGhvcj5YdSwgWC48L2F1dGhvcj48YXV0aG9yPkZlbGRtYW4sIE0uIEQuPC9hdXRob3I+PGF1dGhv
cj5HYW5nYWRoYXIsIFQuIEMuPC9hdXRob3I+PGF1dGhvcj5IYWhuLCBTLiBNLjwvYXV0aG9yPjxh
dXRob3I+V2hlcnJ5LCBFLiBKLjwvYXV0aG9yPjxhdXRob3I+Vm9uZGVyaGVpZGUsIFIuIEguPC9h
dXRob3I+PGF1dGhvcj5NaW5uLCBBLiBKLjwvYXV0aG9yPjwvYXV0aG9ycz48L2NvbnRyaWJ1dG9y
cz48YXV0aC1hZGRyZXNzPjFdIERlcGFydG1lbnQgb2YgTWVkaWNpbmUsIFBlcmVsbWFuIFNjaG9v
bCBvZiBNZWRpY2luZSwgVW5pdmVyc2l0eSBvZiBQZW5uc3lsdmFuaWEsIFBoaWxhZGVscGhpYSwg
UGVubnN5bHZhbmlhIDE5MTA0LCBVU0EgWzJdIEFicmFtc29uIEZhbWlseSBDYW5jZXIgUmVzZWFy
Y2ggSW5zdGl0dXRlLCBQZXJlbG1hbiBTY2hvb2wgb2YgTWVkaWNpbmUsIFVuaXZlcnNpdHkgb2Yg
UGVubnN5bHZhbmlhLCBQaGlsYWRlbHBoaWEsIFBlbm5zeWx2YW5pYSAxOTEwNCwgVVNBLiYjeEQ7
QWJyYW1zb24gRmFtaWx5IENhbmNlciBSZXNlYXJjaCBJbnN0aXR1dGUsIFBlcmVsbWFuIFNjaG9v
bCBvZiBNZWRpY2luZSwgVW5pdmVyc2l0eSBvZiBQZW5uc3lsdmFuaWEsIFBoaWxhZGVscGhpYSwg
UGVubnN5bHZhbmlhIDE5MTA0LCBVU0EuJiN4RDsxXSBEZXBhcnRtZW50IG9mIFJhZGlhdGlvbiBP
bmNvbG9neSwgUGVyZWxtYW4gU2Nob29sIG9mIE1lZGljaW5lLCBVbml2ZXJzaXR5IG9mIFBlbm5z
eWx2YW5pYSwgUGhpbGFkZWxwaGlhLCBQZW5uc3lsdmFuaWEgMTkxMDQsIFVTQSBbMl0gQWJyYW1z
b24gQ2FuY2VyIENlbnRlciwgUGVyZWxtYW4gU2Nob29sIG9mIE1lZGljaW5lLCBVbml2ZXJzaXR5
IG9mIFBlbm5zeWx2YW5pYSwgUGhpbGFkZWxwaGlhLCBQZW5uc3lsdmFuaWEgMTkxMDQsIFVTQS4m
I3hEOzFdIERlcGFydG1lbnQgb2YgTWljcm9iaW9sb2d5LCBQZXJlbG1hbiBTY2hvb2wgb2YgTWVk
aWNpbmUsIFVuaXZlcnNpdHkgb2YgUGVubnN5bHZhbmlhLCBQaGlsYWRlbHBoaWEsIFBlbm5zeWx2
YW5pYSAxOTEwNCwgVVNBIFsyXSBJbnN0aXR1dGUgZm9yIEltbXVub2xvZ3ksIFBlcmVsbWFuIFNj
aG9vbCBvZiBNZWRpY2luZSwgVW5pdmVyc2l0eSBvZiBQZW5uc3lsdmFuaWEsIFBoaWxhZGVscGhp
YSwgUGVubnN5bHZhbmlhIDE5MTA0LCBVU0EuJiN4RDsxXSBBYnJhbXNvbiBGYW1pbHkgQ2FuY2Vy
IFJlc2VhcmNoIEluc3RpdHV0ZSwgUGVyZWxtYW4gU2Nob29sIG9mIE1lZGljaW5lLCBVbml2ZXJz
aXR5IG9mIFBlbm5zeWx2YW5pYSwgUGhpbGFkZWxwaGlhLCBQZW5uc3lsdmFuaWEgMTkxMDQsIFVT
QSBbMl0gRGVwYXJ0bWVudCBvZiBSYWRpYXRpb24gT25jb2xvZ3ksIFBlcmVsbWFuIFNjaG9vbCBv
ZiBNZWRpY2luZSwgVW5pdmVyc2l0eSBvZiBQZW5uc3lsdmFuaWEsIFBoaWxhZGVscGhpYSwgUGVu
bnN5bHZhbmlhIDE5MTA0LCBVU0EuJiN4RDsxXSBEZXBhcnRtZW50IG9mIE1lZGljaW5lLCBQZXJl
bG1hbiBTY2hvb2wgb2YgTWVkaWNpbmUsIFVuaXZlcnNpdHkgb2YgUGVubnN5bHZhbmlhLCBQaGls
YWRlbHBoaWEsIFBlbm5zeWx2YW5pYSAxOTEwNCwgVVNBIFsyXSBJbnN0aXR1dGUgZm9yIEltbXVu
b2xvZ3ksIFBlcmVsbWFuIFNjaG9vbCBvZiBNZWRpY2luZSwgVW5pdmVyc2l0eSBvZiBQZW5uc3ls
dmFuaWEsIFBoaWxhZGVscGhpYSwgUGVubnN5bHZhbmlhIDE5MTA0LCBVU0EuJiN4RDtEZXBhcnRt
ZW50IG9mIFJhZGlhdGlvbiBPbmNvbG9neSwgUGVyZWxtYW4gU2Nob29sIG9mIE1lZGljaW5lLCBV
bml2ZXJzaXR5IG9mIFBlbm5zeWx2YW5pYSwgUGhpbGFkZWxwaGlhLCBQZW5uc3lsdmFuaWEgMTkx
MDQsIFVTQS4mI3hEOzFdIERlcGFydG1lbnQgb2YgTWVkaWNpbmUsIFBlcmVsbWFuIFNjaG9vbCBv
ZiBNZWRpY2luZSwgVW5pdmVyc2l0eSBvZiBQZW5uc3lsdmFuaWEsIFBoaWxhZGVscGhpYSwgUGVu
bnN5bHZhbmlhIDE5MTA0LCBVU0EgWzJdIEFicmFtc29uIENhbmNlciBDZW50ZXIsIFBlcmVsbWFu
IFNjaG9vbCBvZiBNZWRpY2luZSwgVW5pdmVyc2l0eSBvZiBQZW5uc3lsdmFuaWEsIFBoaWxhZGVs
cGhpYSwgUGVubnN5bHZhbmlhIDE5MTA0LCBVU0EuJiN4RDtEaXZpc2lvbiBvZiBCaW9zdGF0aXN0
aWNzLCBEZXBhcnRtZW50IG9mIFB1YmxpYyBIZWFsdGggU2NpZW5jZXMsIFVuaXZlcnNpdHkgb2Yg
TWlhbWksIE1pYW1pLCBGbG9yaWRhIDMzMTM2LCBVU0EuJiN4RDsxXSBBYnJhbXNvbiBDYW5jZXIg
Q2VudGVyLCBQZXJlbG1hbiBTY2hvb2wgb2YgTWVkaWNpbmUsIFVuaXZlcnNpdHkgb2YgUGVubnN5
bHZhbmlhLCBQaGlsYWRlbHBoaWEsIFBlbm5zeWx2YW5pYSAxOTEwNCwgVVNBIFsyXSBEZXBhcnRt
ZW50IG9mIEJpb3N0YXRpc3RpY3MgYW5kIEVwaWRlbWlvbG9neSwgUGVyZWxtYW4gU2Nob29sIG9m
IE1lZGljaW5lLCBVbml2ZXJzaXR5IG9mIFBlbm5zeWx2YW5pYSwgUGhpbGFkZWxwaGlhLCBQZW5u
c3lsdmFuaWEgMTkxMDQsIFVTQS4mI3hEOzFdIEFicmFtc29uIENhbmNlciBDZW50ZXIsIFBlcmVs
bWFuIFNjaG9vbCBvZiBNZWRpY2luZSwgVW5pdmVyc2l0eSBvZiBQZW5uc3lsdmFuaWEsIFBoaWxh
ZGVscGhpYSwgUGVubnN5bHZhbmlhIDE5MTA0LCBVU0EgWzJdIERlcGFydG1lbnQgb2YgUmFkaW9s
b2d5LCBQZXJlbG1hbiBTY2hvb2wgb2YgTWVkaWNpbmUsIFVuaXZlcnNpdHkgb2YgUGVubnN5bHZh
bmlhLCBQaGlsYWRlbHBoaWEsIFBlbm5zeWx2YW5pYSAxOTEwNCwgVVNBLiYjeEQ7MV0gQWJyYW1z
b24gQ2FuY2VyIENlbnRlciwgUGVyZWxtYW4gU2Nob29sIG9mIE1lZGljaW5lLCBVbml2ZXJzaXR5
IG9mIFBlbm5zeWx2YW5pYSwgUGhpbGFkZWxwaGlhLCBQZW5uc3lsdmFuaWEgMTkxMDQsIFVTQSBb
Ml0gRGVwYXJ0bWVudCBvZiBQYXRob2xvZ3kgYW5kIExhYm9yYXRvcnkgTWVkaWNpbmUsIFBlcmVs
bWFuIFNjaG9vbCBvZiBNZWRpY2luZSwgVW5pdmVyc2l0eSBvZiBQZW5uc3lsdmFuaWEsIFBoaWxh
ZGVscGhpYSwgUGVubnN5bHZhbmlhIDE5MTA0LCBVU0EuJiN4RDsxXSBBYnJhbXNvbiBDYW5jZXIg
Q2VudGVyLCBQZXJlbG1hbiBTY2hvb2wgb2YgTWVkaWNpbmUsIFVuaXZlcnNpdHkgb2YgUGVubnN5
bHZhbmlhLCBQaGlsYWRlbHBoaWEsIFBlbm5zeWx2YW5pYSAxOTEwNCwgVVNBIFsyXSBEZXBhcnRt
ZW50IG9mIE1pY3JvYmlvbG9neSwgUGVyZWxtYW4gU2Nob29sIG9mIE1lZGljaW5lLCBVbml2ZXJz
aXR5IG9mIFBlbm5zeWx2YW5pYSwgUGhpbGFkZWxwaGlhLCBQZW5uc3lsdmFuaWEgMTkxMDQsIFVT
QSBbM10gSW5zdGl0dXRlIGZvciBJbW11bm9sb2d5LCBQZXJlbG1hbiBTY2hvb2wgb2YgTWVkaWNp
bmUsIFVuaXZlcnNpdHkgb2YgUGVubnN5bHZhbmlhLCBQaGlsYWRlbHBoaWEsIFBlbm5zeWx2YW5p
YSAxOTEwNCwgVVNBLiYjeEQ7MV0gRGVwYXJ0bWVudCBvZiBNZWRpY2luZSwgUGVyZWxtYW4gU2No
b29sIG9mIE1lZGljaW5lLCBVbml2ZXJzaXR5IG9mIFBlbm5zeWx2YW5pYSwgUGhpbGFkZWxwaGlh
LCBQZW5uc3lsdmFuaWEgMTkxMDQsIFVTQSBbMl0gQWJyYW1zb24gRmFtaWx5IENhbmNlciBSZXNl
YXJjaCBJbnN0aXR1dGUsIFBlcmVsbWFuIFNjaG9vbCBvZiBNZWRpY2luZSwgVW5pdmVyc2l0eSBv
ZiBQZW5uc3lsdmFuaWEsIFBoaWxhZGVscGhpYSwgUGVubnN5bHZhbmlhIDE5MTA0LCBVU0EgWzNd
IEFicmFtc29uIENhbmNlciBDZW50ZXIsIFBlcmVsbWFuIFNjaG9vbCBvZiBNZWRpY2luZSwgVW5p
dmVyc2l0eSBvZiBQZW5uc3lsdmFuaWEsIFBoaWxhZGVscGhpYSwgUGVubnN5bHZhbmlhIDE5MTA0
LCBVU0EgWzRdIEluc3RpdHV0ZSBmb3IgSW1tdW5vbG9neSwgUGVyZWxtYW4gU2Nob29sIG9mIE1l
ZGljaW5lLCBVbml2ZXJzaXR5IG9mIFBlbm5zeWx2YW5pYSwgUGhpbGFkZWxwaGlhLCBQZW5uc3ls
dmFuaWEgMTkxMDQsIFVTQS4mI3hEOzFdIEFicmFtc29uIEZhbWlseSBDYW5jZXIgUmVzZWFyY2gg
SW5zdGl0dXRlLCBQZXJlbG1hbiBTY2hvb2wgb2YgTWVkaWNpbmUsIFVuaXZlcnNpdHkgb2YgUGVu
bnN5bHZhbmlhLCBQaGlsYWRlbHBoaWEsIFBlbm5zeWx2YW5pYSAxOTEwNCwgVVNBIFsyXSBEZXBh
cnRtZW50IG9mIFJhZGlhdGlvbiBPbmNvbG9neSwgUGVyZWxtYW4gU2Nob29sIG9mIE1lZGljaW5l
LCBVbml2ZXJzaXR5IG9mIFBlbm5zeWx2YW5pYSwgUGhpbGFkZWxwaGlhLCBQZW5uc3lsdmFuaWEg
MTkxMDQsIFVTQSBbM10gQWJyYW1zb24gQ2FuY2VyIENlbnRlciwgUGVyZWxtYW4gU2Nob29sIG9m
IE1lZGljaW5lLCBVbml2ZXJzaXR5IG9mIFBlbm5zeWx2YW5pYSwgUGhpbGFkZWxwaGlhLCBQZW5u
c3lsdmFuaWEgMTkxMDQsIFVTQSBbNF0gSW5zdGl0dXRlIGZvciBJbW11bm9sb2d5LCBQZXJlbG1h
biBTY2hvb2wgb2YgTWVkaWNpbmUsIFVuaXZlcnNpdHkgb2YgUGVubnN5bHZhbmlhLCBQaGlsYWRl
bHBoaWEsIFBlbm5zeWx2YW5pYSAxOTEwNCwgVVNBLjwvYXV0aC1hZGRyZXNzPjx0aXRsZXM+PHRp
dGxlPlJhZGlhdGlvbiBhbmQgZHVhbCBjaGVja3BvaW50IGJsb2NrYWRlIGFjdGl2YXRlIG5vbi1y
ZWR1bmRhbnQgaW1tdW5lIG1lY2hhbmlzbXMgaW4gY2FuY2VyPC90aXRsZT48c2Vjb25kYXJ5LXRp
dGxlPk5hdHVyZTwvc2Vjb25kYXJ5LXRpdGxlPjxhbHQtdGl0bGU+TmF0dXJlPC9hbHQtdGl0bGU+
PC90aXRsZXM+PHBlcmlvZGljYWw+PGZ1bGwtdGl0bGU+TmF0dXJlPC9mdWxsLXRpdGxlPjwvcGVy
aW9kaWNhbD48YWx0LXBlcmlvZGljYWw+PGZ1bGwtdGl0bGU+TmF0dXJlPC9mdWxsLXRpdGxlPjwv
YWx0LXBlcmlvZGljYWw+PHBhZ2VzPjM3My03PC9wYWdlcz48dm9sdW1lPjUyMDwvdm9sdW1lPjxu
dW1iZXI+NzU0NzwvbnVtYmVyPjxlZGl0aW9uPjIwMTUvMDMvMTE8L2VkaXRpb24+PGRhdGVzPjx5
ZWFyPjIwMTU8L3llYXI+PHB1Yi1kYXRlcz48ZGF0ZT5BcHIgMTY8L2RhdGU+PC9wdWItZGF0ZXM+
PC9kYXRlcz48aXNibj4wMDI4LTA4MzY8L2lzYm4+PGFjY2Vzc2lvbi1udW0+MjU3NTQzMjk8L2Fj
Y2Vzc2lvbi1udW0+PHVybHM+PHJlbGF0ZWQtdXJscz48dXJsPmh0dHA6Ly93d3cubmF0dXJlLmNv
bS9uYXR1cmUvam91cm5hbC92NTIwL243NTQ3L3BkZi9uYXR1cmUxNDI5Mi5wZGY8L3VybD48L3Jl
bGF0ZWQtdXJscz48L3VybHM+PGN1c3RvbTI+UG1jNDQwMTYzNDwvY3VzdG9tMj48Y3VzdG9tNj5O
aWhtczY2Mjg5MTwvY3VzdG9tNj48ZWxlY3Ryb25pYy1yZXNvdXJjZS1udW0+MTAuMTAzOC9uYXR1
cmUxNDI5MjwvZWxlY3Ryb25pYy1yZXNvdXJjZS1udW0+PHJlbW90ZS1kYXRhYmFzZS1wcm92aWRl
cj5OTE08L3JlbW90ZS1kYXRhYmFzZS1wcm92aWRlcj48bGFuZ3VhZ2U+ZW5nPC9sYW5ndWFnZT48
L3JlY29yZD48L0NpdGU+PENpdGU+PEF1dGhvcj5IZXJic3Q8L0F1dGhvcj48WWVhcj4yMDE0PC9Z
ZWFyPjxSZWNOdW0+MTYxNzwvUmVjTnVtPjxyZWNvcmQ+PHJlYy1udW1iZXI+MTYxNzwvcmVjLW51
bWJlcj48Zm9yZWlnbi1rZXlzPjxrZXkgYXBwPSJFTiIgZGItaWQ9ImVyZDJ6ZmQyanByeHM5ZXRl
OTY1cnhlOTJmc3ZkZHA1cmRzdyIgdGltZXN0YW1wPSIxNDM4MzU4NTIyIj4xNjE3PC9rZXk+PC9m
b3JlaWduLWtleXM+PHJlZi10eXBlIG5hbWU9IkpvdXJuYWwgQXJ0aWNsZSI+MTc8L3JlZi10eXBl
Pjxjb250cmlidXRvcnM+PGF1dGhvcnM+PGF1dGhvcj5IZXJic3QsIFIuIFMuPC9hdXRob3I+PGF1
dGhvcj5Tb3JpYSwgSi4gQy48L2F1dGhvcj48YXV0aG9yPktvd2FuZXR6LCBNLjwvYXV0aG9yPjxh
dXRob3I+RmluZSwgRy4gRC48L2F1dGhvcj48YXV0aG9yPkhhbWlkLCBPLjwvYXV0aG9yPjxhdXRo
b3I+R29yZG9uLCBNLiBTLjwvYXV0aG9yPjxhdXRob3I+U29zbWFuLCBKLiBBLjwvYXV0aG9yPjxh
dXRob3I+TWNEZXJtb3R0LCBELiBGLjwvYXV0aG9yPjxhdXRob3I+UG93ZGVybHksIEouIEQuPC9h
dXRob3I+PGF1dGhvcj5HZXR0aW5nZXIsIFMuIE4uPC9hdXRob3I+PGF1dGhvcj5Lb2hydCwgSC4g
RS48L2F1dGhvcj48YXV0aG9yPkhvcm4sIEwuPC9hdXRob3I+PGF1dGhvcj5MYXdyZW5jZSwgRC4g
UC48L2F1dGhvcj48YXV0aG9yPlJvc3QsIFMuPC9hdXRob3I+PGF1dGhvcj5MZWFibWFuLCBNLjwv
YXV0aG9yPjxhdXRob3I+WGlhbywgWS48L2F1dGhvcj48YXV0aG9yPk1va2F0cmluLCBBLjwvYXV0
aG9yPjxhdXRob3I+S29lcHBlbiwgSC48L2F1dGhvcj48YXV0aG9yPkhlZ2RlLCBQLiBTLjwvYXV0
aG9yPjxhdXRob3I+TWVsbG1hbiwgSS48L2F1dGhvcj48YXV0aG9yPkNoZW4sIEQuIFMuPC9hdXRo
b3I+PGF1dGhvcj5Ib2RpLCBGLiBTLjwvYXV0aG9yPjwvYXV0aG9ycz48L2NvbnRyaWJ1dG9ycz48
YXV0aC1hZGRyZXNzPllhbGUgQ29tcHJlaGVuc2l2ZSBDYW5jZXIgQ2VudGVyLCBZYWxlIFNjaG9v
bCBvZiBNZWRpY2luZSwgMzMzIENlZGFyIFN0cmVldCwgV1dXMjIxLCBOZXcgSGF2ZW4sIENvbm5l
Y3RpY3V0IDA2NTIwLCBVU0EuJiN4RDtHdXN0YXZlIFJvdXNzeSBTb3V0aC1QYXJpcyBVbml2ZXJz
aXR5LCAxMTQgUnVlIEVkb3VhcmQgVmFpbGxhbnQsIDk0ODA1IFZpbGxlZnVpaiwgQ2VkZXgsIEZy
YW5jZS4mI3hEO0dlbmVudGVjaCwgSW5jLiwgMSBETkEgV2F5LCBTb3V0aCBTYW4gRnJhbmNpc2Nv
LCBDYWxpZm9ybmlhIDk0MDgwLCBVU0EuJiN4RDtUaGUgQW5nZWxlcyBDbGluaWMgYW5kIFJlc2Vh
cmNoIEluc3RpdHV0ZSwgMTE4MTggV2lsc2hpcmUgQmx2ZCwgTG9zIEFuZ2VsZXMsIENhbGlmb3Ju
aWEgOTAwMjUsIFVTQS4mI3hEO1Bpbm5hY2xlIE9uY29sb2d5IEhlbWF0b2xvZ3ksIDkwNTUgRSBE
ZWwgQ2FtaW5vIERyIDEwMCwgU2NvdHRzZGFsZSwgQXJpem9uYSA4NTI1OCwgVVNBLiYjeEQ7VmFu
ZGVyYmlsdC1JbmdyYW0gQ2FuY2VyIENlbnRlciwgMjIyMCBQaWVyY2UgQXZlbnVlLCBOYXNodmls
bGUsIFRlbm5lc3NlZSAzNzIxMiwgVVNBLiYjeEQ7QmV0aCBJc3JhZWwgRGVhY29uZXNzIE1lZGlj
YWwgQ2VudGVyLCAzMzAgQnJvb2tsaW5lIEF2ZW51ZSwgU2hhcGlybyA5LCBCb3N0b24sIE1hc3Nh
Y2h1c2V0dHMgMDIyMTUsIFVTQS4mI3hEO0Nhcm9saW5hIEJpb09uY29sb2d5IEluc3RpdHV0ZSwg
OTgwMSBXLiBLaW5jZXkgQXZlLCBTdWl0ZSAxNDUsIEh1bnRlcnN2aWxsZSwgTm9ydGggQ2Fyb2xp
bmEgMjgwNzgsIFVTQS4mI3hEO1N0YW5mb3JkIFVuaXZlcnNpdHksIENDU1IgQmxkZyBSb29tIDEx
MTAsIFN0YW5mb3JkLCBDYWxpZm9ybmlhIDk0MzA1LCBVU0EuJiN4RDtWYW5kZXJiaWx0LUluZ3Jh
bSBDYW5jZXIgQ2VudGVyLCAxMzAxIE1lZGljYWwgQ2VudGVyIERyLCBTdWl0ZSAxNzEwLCBOYXNo
dmlsbGUsIFRlbm5lc3NlZSAzNzIxMiwgVVNBLiYjeEQ7TWFzc2FjaHVzZXR0cyBHZW5lcmFsIEhv
c3BpdGFsLCA1NSBGcnVpdCBTdHJlZXQsIFlBVyA5RSwgQm9zdG9uLCBNYXNzYWNodXNldHRzIDAy
MTE0LCBVU0EuJiN4RDtEYW5hLUZhcmJlci9CcmlnaGFtIGFuZCBXb21lbiZhcG9zO3MgQ2FuY2Vy
IENlbnRlciwgNDUwIEJyb29rbGluZSBBdmVudWUsIEJvc3RvbiwgTWFzc2FjaHVzZXR0cyAwMjIx
NSwgVVNBLjwvYXV0aC1hZGRyZXNzPjx0aXRsZXM+PHRpdGxlPlByZWRpY3RpdmUgY29ycmVsYXRl
cyBvZiByZXNwb25zZSB0byB0aGUgYW50aS1QRC1MMSBhbnRpYm9keSBNUERMMzI4MEEgaW4gY2Fu
Y2VyIHBhdGllbnRzPC90aXRsZT48c2Vjb25kYXJ5LXRpdGxlPk5hdHVyZTwvc2Vjb25kYXJ5LXRp
dGxlPjxhbHQtdGl0bGU+TmF0dXJlPC9hbHQtdGl0bGU+PC90aXRsZXM+PHBlcmlvZGljYWw+PGZ1
bGwtdGl0bGU+TmF0dXJlPC9mdWxsLXRpdGxlPjwvcGVyaW9kaWNhbD48YWx0LXBlcmlvZGljYWw+
PGZ1bGwtdGl0bGU+TmF0dXJlPC9mdWxsLXRpdGxlPjwvYWx0LXBlcmlvZGljYWw+PHBhZ2VzPjU2
My03PC9wYWdlcz48dm9sdW1lPjUxNTwvdm9sdW1lPjxudW1iZXI+NzUyODwvbnVtYmVyPjxlZGl0
aW9uPjIwMTQvMTEvMjg8L2VkaXRpb24+PGtleXdvcmRzPjxrZXl3b3JkPkFkdWx0PC9rZXl3b3Jk
PjxrZXl3b3JkPkFnZWQ8L2tleXdvcmQ+PGtleXdvcmQ+QWdlZCwgODAgYW5kIG92ZXI8L2tleXdv
cmQ+PGtleXdvcmQ+QW50aWJvZGllcywgTW9ub2Nsb25hbC9hZHZlcnNlIGVmZmVjdHMvKnRoZXJh
cGV1dGljIHVzZTwva2V5d29yZD48a2V5d29yZD5BbnRpZ2VucywgQ0QyNzQvKmFudGFnb25pc3Rz
ICZhbXA7IGluaGliaXRvcnMvbWV0YWJvbGlzbTwva2V5d29yZD48a2V5d29yZD5CaW9sb2dpY2Fs
IE1hcmtlcnMvYmxvb2Q8L2tleXdvcmQ+PGtleXdvcmQ+Q1RMQS00IEFudGlnZW4vbWV0YWJvbGlz
bTwva2V5d29yZD48a2V5d29yZD5DaGVtb2tpbmUgQ1gzQ0wxL21ldGFib2xpc208L2tleXdvcmQ+
PGtleXdvcmQ+Q2xpbmljYWwgUHJvdG9jb2xzPC9rZXl3b3JkPjxrZXl3b3JkPkRpc2Vhc2UtRnJl
ZSBTdXJ2aXZhbDwva2V5d29yZD48a2V5d29yZD5GZW1hbGU8L2tleXdvcmQ+PGtleXdvcmQ+Kkdl
bmUgRXhwcmVzc2lvbiBSZWd1bGF0aW9uLCBOZW9wbGFzdGljPC9rZXl3b3JkPjxrZXl3b3JkPkh1
bWFuczwva2V5d29yZD48a2V5d29yZD4qSW1tdW5vdGhlcmFweS9hZHZlcnNlIGVmZmVjdHM8L2tl
eXdvcmQ+PGtleXdvcmQ+THltcGhvY3l0ZXMsIFR1bW9yLUluZmlsdHJhdGluZy9pbW11bm9sb2d5
PC9rZXl3b3JkPjxrZXl3b3JkPk1hbGU8L2tleXdvcmQ+PGtleXdvcmQ+TWlkZGxlIEFnZWQ8L2tl
eXdvcmQ+PGtleXdvcmQ+TmVvcGxhc21zL2RpYWdub3Npcy8qdGhlcmFweTwva2V5d29yZD48a2V5
d29yZD5UcmVhdG1lbnQgT3V0Y29tZTwva2V5d29yZD48a2V5d29yZD5Zb3VuZyBBZHVsdDwva2V5
d29yZD48L2tleXdvcmRzPjxkYXRlcz48eWVhcj4yMDE0PC95ZWFyPjxwdWItZGF0ZXM+PGRhdGU+
Tm92IDI3PC9kYXRlPjwvcHViLWRhdGVzPjwvZGF0ZXM+PGlzYm4+MDAyOC0wODM2PC9pc2JuPjxh
Y2Nlc3Npb24tbnVtPjI1NDI4NTA0PC9hY2Nlc3Npb24tbnVtPjx1cmxzPjxyZWxhdGVkLXVybHM+
PHVybD5odHRwOi8vd3d3Lm5hdHVyZS5jb20vbmF0dXJlL2pvdXJuYWwvdjUxNS9uNzUyOC9wZGYv
bmF0dXJlMTQwMTEucGRmPC91cmw+PC9yZWxhdGVkLXVybHM+PC91cmxzPjxlbGVjdHJvbmljLXJl
c291cmNlLW51bT4xMC4xMDM4L25hdHVyZTE0MDExPC9lbGVjdHJvbmljLXJlc291cmNlLW51bT48
cmVtb3RlLWRhdGFiYXNlLXByb3ZpZGVyPk5MTTwvcmVtb3RlLWRhdGFiYXNlLXByb3ZpZGVyPjxs
YW5ndWFnZT5lbmc8L2xhbmd1YWdlPjwvcmVjb3JkPjwvQ2l0ZT48L0VuZE5vdGU+
</w:fldData>
        </w:fldChar>
      </w:r>
      <w:r w:rsidR="005D6C3B">
        <w:rPr>
          <w:rFonts w:ascii="Arial" w:hAnsi="Arial" w:cs="Arial"/>
          <w:sz w:val="22"/>
          <w:szCs w:val="22"/>
        </w:rPr>
        <w:instrText xml:space="preserve"> ADDIN EN.CITE.DATA </w:instrText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>
        <w:rPr>
          <w:rFonts w:ascii="Arial" w:hAnsi="Arial" w:cs="Arial"/>
          <w:sz w:val="22"/>
          <w:szCs w:val="22"/>
        </w:rPr>
      </w:r>
      <w:r w:rsidR="005D6C3B">
        <w:rPr>
          <w:rFonts w:ascii="Arial" w:hAnsi="Arial" w:cs="Arial"/>
          <w:sz w:val="22"/>
          <w:szCs w:val="22"/>
        </w:rPr>
        <w:fldChar w:fldCharType="separate"/>
      </w:r>
      <w:r w:rsidR="005D6C3B" w:rsidRPr="004B2AE1">
        <w:rPr>
          <w:rFonts w:ascii="Arial" w:hAnsi="Arial" w:cs="Arial"/>
          <w:noProof/>
          <w:sz w:val="22"/>
          <w:szCs w:val="22"/>
          <w:vertAlign w:val="superscript"/>
        </w:rPr>
        <w:t>8,9</w:t>
      </w:r>
      <w:r w:rsidR="005D6C3B">
        <w:rPr>
          <w:rFonts w:ascii="Arial" w:hAnsi="Arial" w:cs="Arial"/>
          <w:sz w:val="22"/>
          <w:szCs w:val="22"/>
        </w:rPr>
        <w:fldChar w:fldCharType="end"/>
      </w:r>
      <w:r w:rsidR="005D6C3B">
        <w:rPr>
          <w:rFonts w:ascii="Arial" w:hAnsi="Arial" w:cs="Arial"/>
          <w:sz w:val="22"/>
          <w:szCs w:val="22"/>
        </w:rPr>
        <w:t xml:space="preserve"> and are now being tested for efficacy in GBM. The combination of TMZ with anti-PD-1 therapy for GBM seems logical and compelling. Our </w:t>
      </w:r>
      <w:r w:rsidR="005D6C3B" w:rsidRPr="00260E81">
        <w:rPr>
          <w:rFonts w:ascii="Arial" w:hAnsi="Arial" w:cs="Arial"/>
          <w:b/>
          <w:i/>
          <w:sz w:val="22"/>
          <w:szCs w:val="22"/>
        </w:rPr>
        <w:t>long-term goal</w:t>
      </w:r>
      <w:r w:rsidR="005D6C3B">
        <w:rPr>
          <w:rFonts w:ascii="Arial" w:hAnsi="Arial" w:cs="Arial"/>
          <w:sz w:val="22"/>
          <w:szCs w:val="22"/>
        </w:rPr>
        <w:t xml:space="preserve"> is to improve outcomes in GBM patients by implementing </w:t>
      </w:r>
      <w:r w:rsidR="005D6C3B" w:rsidRPr="00260E81">
        <w:rPr>
          <w:rFonts w:ascii="Arial" w:hAnsi="Arial" w:cs="Arial"/>
          <w:b/>
          <w:i/>
          <w:sz w:val="22"/>
          <w:szCs w:val="22"/>
        </w:rPr>
        <w:t>novel therapeutic strategies to overcome treatment resistance.</w:t>
      </w:r>
      <w:r w:rsidR="005D6C3B">
        <w:rPr>
          <w:rFonts w:ascii="Arial" w:hAnsi="Arial" w:cs="Arial"/>
          <w:sz w:val="22"/>
          <w:szCs w:val="22"/>
        </w:rPr>
        <w:t xml:space="preserve"> The </w:t>
      </w:r>
      <w:r w:rsidR="005D6C3B" w:rsidRPr="00B15F68">
        <w:rPr>
          <w:rFonts w:ascii="Arial" w:hAnsi="Arial" w:cs="Arial"/>
          <w:sz w:val="22"/>
          <w:szCs w:val="22"/>
        </w:rPr>
        <w:t>objective of this proposal is to investigate the various dose modified TMZ regimens with immune checkpoint blockade for GBM</w:t>
      </w:r>
      <w:r w:rsidR="005D6C3B">
        <w:rPr>
          <w:rFonts w:ascii="Arial" w:hAnsi="Arial" w:cs="Arial"/>
          <w:sz w:val="22"/>
          <w:szCs w:val="22"/>
        </w:rPr>
        <w:t xml:space="preserve">. We expect the results of this proposal to complement the results from the ongoing clinical trial of anti-PD-1 blockade for GBM. Our </w:t>
      </w:r>
      <w:r w:rsidR="005D6C3B" w:rsidRPr="00260E81">
        <w:rPr>
          <w:rFonts w:ascii="Arial" w:hAnsi="Arial" w:cs="Arial"/>
          <w:b/>
          <w:i/>
          <w:sz w:val="22"/>
          <w:szCs w:val="22"/>
        </w:rPr>
        <w:t>central hypothesis</w:t>
      </w:r>
      <w:r w:rsidR="005D6C3B" w:rsidRPr="00260E81">
        <w:rPr>
          <w:rFonts w:ascii="Arial" w:hAnsi="Arial" w:cs="Arial"/>
          <w:sz w:val="22"/>
          <w:szCs w:val="22"/>
        </w:rPr>
        <w:t xml:space="preserve"> is that </w:t>
      </w:r>
      <w:r w:rsidR="005D6C3B" w:rsidRPr="007D45AF">
        <w:rPr>
          <w:rFonts w:ascii="Arial" w:hAnsi="Arial" w:cs="Arial"/>
          <w:i/>
          <w:sz w:val="22"/>
          <w:szCs w:val="22"/>
          <w:u w:val="single"/>
        </w:rPr>
        <w:t>dose-modified</w:t>
      </w:r>
      <w:r w:rsidR="005D6C3B" w:rsidRPr="007D45AF">
        <w:rPr>
          <w:rFonts w:ascii="Arial" w:hAnsi="Arial" w:cs="Arial"/>
          <w:sz w:val="22"/>
          <w:szCs w:val="22"/>
          <w:u w:val="single"/>
        </w:rPr>
        <w:t xml:space="preserve"> </w:t>
      </w:r>
      <w:r w:rsidR="005D6C3B" w:rsidRPr="007D45AF">
        <w:rPr>
          <w:rFonts w:ascii="Arial" w:hAnsi="Arial" w:cs="Arial"/>
          <w:i/>
          <w:sz w:val="22"/>
          <w:szCs w:val="22"/>
          <w:u w:val="single"/>
        </w:rPr>
        <w:t xml:space="preserve">TMZ therapy results in changes in host immunity and tumor </w:t>
      </w:r>
      <w:proofErr w:type="spellStart"/>
      <w:r w:rsidR="005D6C3B" w:rsidRPr="007D45AF">
        <w:rPr>
          <w:rFonts w:ascii="Arial" w:hAnsi="Arial" w:cs="Arial"/>
          <w:i/>
          <w:sz w:val="22"/>
          <w:szCs w:val="22"/>
          <w:u w:val="single"/>
        </w:rPr>
        <w:t>neoantigen</w:t>
      </w:r>
      <w:proofErr w:type="spellEnd"/>
      <w:r w:rsidR="005D6C3B" w:rsidRPr="007D45AF">
        <w:rPr>
          <w:rFonts w:ascii="Arial" w:hAnsi="Arial" w:cs="Arial"/>
          <w:i/>
          <w:sz w:val="22"/>
          <w:szCs w:val="22"/>
          <w:u w:val="single"/>
        </w:rPr>
        <w:t xml:space="preserve"> burden that will improve response to anti-PD</w:t>
      </w:r>
      <w:r w:rsidR="005D6C3B">
        <w:rPr>
          <w:rFonts w:ascii="Arial" w:hAnsi="Arial" w:cs="Arial"/>
          <w:i/>
          <w:sz w:val="22"/>
          <w:szCs w:val="22"/>
          <w:u w:val="single"/>
        </w:rPr>
        <w:t>-</w:t>
      </w:r>
      <w:r w:rsidR="005D6C3B" w:rsidRPr="007D45AF">
        <w:rPr>
          <w:rFonts w:ascii="Arial" w:hAnsi="Arial" w:cs="Arial"/>
          <w:i/>
          <w:sz w:val="22"/>
          <w:szCs w:val="22"/>
          <w:u w:val="single"/>
        </w:rPr>
        <w:t xml:space="preserve">1 treatment in </w:t>
      </w:r>
      <w:r w:rsidR="005D6C3B">
        <w:rPr>
          <w:rFonts w:ascii="Arial" w:hAnsi="Arial" w:cs="Arial"/>
          <w:i/>
          <w:sz w:val="22"/>
          <w:szCs w:val="22"/>
          <w:u w:val="single"/>
        </w:rPr>
        <w:t xml:space="preserve">TMZ-sensitive and TMZ-resistant </w:t>
      </w:r>
      <w:r w:rsidR="005D6C3B" w:rsidRPr="007D45AF">
        <w:rPr>
          <w:rFonts w:ascii="Arial" w:hAnsi="Arial" w:cs="Arial"/>
          <w:i/>
          <w:sz w:val="22"/>
          <w:szCs w:val="22"/>
          <w:u w:val="single"/>
        </w:rPr>
        <w:t>GBM</w:t>
      </w:r>
      <w:r w:rsidR="005D6C3B" w:rsidRPr="007D45AF">
        <w:rPr>
          <w:rFonts w:ascii="Arial" w:hAnsi="Arial" w:cs="Arial"/>
          <w:sz w:val="22"/>
          <w:szCs w:val="22"/>
          <w:u w:val="single"/>
        </w:rPr>
        <w:t>.</w:t>
      </w:r>
    </w:p>
    <w:p w:rsidR="005D6C3B" w:rsidRDefault="005D6C3B" w:rsidP="005D6C3B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u w:val="single"/>
        </w:rPr>
        <w:t xml:space="preserve">Role of Medical Student: Laboratory work that may include cell culture, immunologic assays, PCR, animal work with mice. </w:t>
      </w:r>
    </w:p>
    <w:p w:rsidR="000018AE" w:rsidRPr="00CE450E" w:rsidRDefault="000018AE" w:rsidP="00CE450E">
      <w:pPr>
        <w:pStyle w:val="NormalWeb"/>
        <w:rPr>
          <w:rFonts w:ascii="Arial" w:hAnsi="Arial" w:cs="Arial"/>
          <w:color w:val="000000"/>
        </w:rPr>
      </w:pPr>
    </w:p>
    <w:sectPr w:rsidR="000018AE" w:rsidRPr="00CE450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A4DEE"/>
    <w:rsid w:val="000018AE"/>
    <w:rsid w:val="000A4B03"/>
    <w:rsid w:val="00130F81"/>
    <w:rsid w:val="001A4DEE"/>
    <w:rsid w:val="001E66E1"/>
    <w:rsid w:val="00344503"/>
    <w:rsid w:val="003F67A0"/>
    <w:rsid w:val="004F2565"/>
    <w:rsid w:val="00511B65"/>
    <w:rsid w:val="00594355"/>
    <w:rsid w:val="005D6C3B"/>
    <w:rsid w:val="006F707E"/>
    <w:rsid w:val="007D7DE6"/>
    <w:rsid w:val="00844634"/>
    <w:rsid w:val="009553EE"/>
    <w:rsid w:val="00A47BE5"/>
    <w:rsid w:val="00A533A6"/>
    <w:rsid w:val="00CE450E"/>
    <w:rsid w:val="00E0197B"/>
    <w:rsid w:val="00E62C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1A4DEE"/>
    <w:rPr>
      <w:color w:val="0000FF"/>
      <w:u w:val="single"/>
    </w:rPr>
  </w:style>
  <w:style w:type="paragraph" w:styleId="NormalWeb">
    <w:name w:val="Normal (Web)"/>
    <w:basedOn w:val="Normal"/>
    <w:uiPriority w:val="99"/>
    <w:rsid w:val="001A4DE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1A4DEE"/>
    <w:rPr>
      <w:color w:val="0000FF"/>
      <w:u w:val="single"/>
    </w:rPr>
  </w:style>
  <w:style w:type="paragraph" w:styleId="NormalWeb">
    <w:name w:val="Normal (Web)"/>
    <w:basedOn w:val="Normal"/>
    <w:uiPriority w:val="99"/>
    <w:rsid w:val="001A4DE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9593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498005">
      <w:bodyDiv w:val="1"/>
      <w:marLeft w:val="90"/>
      <w:marRight w:val="90"/>
      <w:marTop w:val="90"/>
      <w:marBottom w:val="9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081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mailto:mrahman@ufl.ed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22</Words>
  <Characters>4148</Characters>
  <Application>Microsoft Office Word</Application>
  <DocSecurity>4</DocSecurity>
  <Lines>34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ISK OF HIP AND FEMORAL NECK FRACTURES FOLLOWING PROTON THERAPY OF PROSTATE CANCER</vt:lpstr>
    </vt:vector>
  </TitlesOfParts>
  <Company>UFPTI</Company>
  <LinksUpToDate>false</LinksUpToDate>
  <CharactersWithSpaces>44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ISK OF HIP AND FEMORAL NECK FRACTURES FOLLOWING PROTON THERAPY OF PROSTATE CANCER</dc:title>
  <dc:creator>radonc</dc:creator>
  <cp:lastModifiedBy>Murphy,Shawn K</cp:lastModifiedBy>
  <cp:revision>2</cp:revision>
  <dcterms:created xsi:type="dcterms:W3CDTF">2015-10-20T16:25:00Z</dcterms:created>
  <dcterms:modified xsi:type="dcterms:W3CDTF">2015-10-20T16:25:00Z</dcterms:modified>
</cp:coreProperties>
</file>